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80C97" w:rsidRDefault="00780C97" w:rsidP="00780C97">
      <w:pPr>
        <w:pStyle w:val="Heading1"/>
      </w:pPr>
      <w:bookmarkStart w:id="0" w:name="_Toc200839931"/>
      <w:bookmarkStart w:id="1" w:name="_GoBack"/>
      <w:bookmarkEnd w:id="1"/>
      <w:r w:rsidRPr="005D0760">
        <w:t>DAFTAR ISI</w:t>
      </w:r>
      <w:bookmarkEnd w:id="0"/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E54A9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0E54A9">
        <w:rPr>
          <w:rFonts w:ascii="Times New Roman" w:hAnsi="Times New Roman" w:cs="Times New Roman"/>
          <w:sz w:val="24"/>
          <w:szCs w:val="24"/>
        </w:rPr>
        <w:fldChar w:fldCharType="separate"/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Alifiah Nurachmana, Petrus Poerwadi, Lazarus Linarto, Linggua Sanjaya Usop, &amp; Paul Diman. (2024). </w:t>
      </w:r>
      <w:r w:rsidRPr="000E54A9">
        <w:rPr>
          <w:rFonts w:ascii="Times New Roman" w:hAnsi="Times New Roman" w:cs="Times New Roman"/>
          <w:i/>
          <w:noProof/>
          <w:sz w:val="24"/>
          <w:szCs w:val="24"/>
        </w:rPr>
        <w:t>Podcast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 Berseri Sebagai Media Pembelajaran Bahasa Indonesia Untuk Keperluan Akademik Era Digital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ENGGANG: Jurnal Pendidikan, Bahasa, Sastra, Seni, Dan Budaya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1), 388–408. https://doi.org/10.37304/enggang.v4i1.11746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Amalia, M. N. (2021). Sebuah Kajian Pustaka: Tren </w:t>
      </w:r>
      <w:r w:rsidRPr="000E54A9">
        <w:rPr>
          <w:rFonts w:ascii="Times New Roman" w:hAnsi="Times New Roman" w:cs="Times New Roman"/>
          <w:i/>
          <w:noProof/>
          <w:sz w:val="24"/>
          <w:szCs w:val="24"/>
        </w:rPr>
        <w:t>Podcast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 sebagai Media dalam Pembelajaran Bahasa kedua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Biormatika : Jurnal Ilmiah Fakultas Keguruan Dan Ilmu Pendidikan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2), 168–176. https://doi.org/10.35569/biormatika.v7i2.1146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Arsyad, A. (2014)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Media Pembelajaran. jakarta: Rajawali Pers</w:t>
      </w:r>
      <w:r w:rsidRPr="000E54A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Borges, F. (2009). Profcasts: Aprender y enseñar con </w:t>
      </w:r>
      <w:r w:rsidRPr="000E54A9">
        <w:rPr>
          <w:rFonts w:ascii="Times New Roman" w:hAnsi="Times New Roman" w:cs="Times New Roman"/>
          <w:i/>
          <w:noProof/>
          <w:sz w:val="24"/>
          <w:szCs w:val="24"/>
        </w:rPr>
        <w:t>podcast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s,(p. 82) 1era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Edición. Barcelona: Editorial UOC</w:t>
      </w:r>
      <w:r w:rsidRPr="000E54A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Dewi, K. S. Y., Sriasih, S. A. P., &amp; Wendra, W. (2023). Analisis Siniar “Dongeng Anak Masa Kini” sebagai Media ajar dalam Pembelajaran Cerita Fantasi Di SMP Kelas VII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Bahasa Dan Sastra Indonesia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2), 116–132. https://doi.org/10.23887/jpbsi.v13i2.68740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Eki, A., Rahmadan, D., Mansur, H., Cyly, Z., &amp; Dalu, A. (2020)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Pengembangan Media Pembelajaran Berbasis Podcast Untuk Meningkatkan Kemampuan Berbicara Siswa Pada Pembelajaran Bahasa Indonesia Kelas X Di Smk Telkom Banjarbaru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1), 82–92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Farhan, M. (2022a). Penggunaan </w:t>
      </w:r>
      <w:r w:rsidRPr="000E54A9">
        <w:rPr>
          <w:rFonts w:ascii="Times New Roman" w:hAnsi="Times New Roman" w:cs="Times New Roman"/>
          <w:i/>
          <w:noProof/>
          <w:sz w:val="24"/>
          <w:szCs w:val="24"/>
        </w:rPr>
        <w:t>Podcast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 Sebagai Media Pembelajaran Sastra Indonesia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Estetika: Jurnal Pendidikan Bahasa Dan Sastra Indonesia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2), 64–71. https://doi.org/10.36379/estetika.v3i2.201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Farhan, M. (2022b)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PENGGUNAAN PODCAST SEBAGAI MEDIA PEMBELAJARAN SASTRA INDONESIA</w:t>
      </w:r>
      <w:r w:rsidRPr="000E54A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Helawati, E., Supian, &amp; Nurhayatin, T. (2024). Pembelajaran Menulis Puisi Dengan Menggunakan Media </w:t>
      </w:r>
      <w:r w:rsidRPr="000E54A9">
        <w:rPr>
          <w:rFonts w:ascii="Times New Roman" w:hAnsi="Times New Roman" w:cs="Times New Roman"/>
          <w:i/>
          <w:noProof/>
          <w:sz w:val="24"/>
          <w:szCs w:val="24"/>
        </w:rPr>
        <w:t>Podcast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 Untuk Meningkatkan Kemampuan Berpikir Kreatif Peserta Didik Kelas Viii Smpn 2 Margahayu Bandung Tahun Pelajaran 2022/2023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Sastra Indonesia Dan Daerah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1), 56–66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Hira, N. M. (2023). Penggunaan Media </w:t>
      </w:r>
      <w:r w:rsidRPr="000E54A9">
        <w:rPr>
          <w:rFonts w:ascii="Times New Roman" w:hAnsi="Times New Roman" w:cs="Times New Roman"/>
          <w:i/>
          <w:noProof/>
          <w:sz w:val="24"/>
          <w:szCs w:val="24"/>
        </w:rPr>
        <w:t>Podcast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 Akun Rintik Sedu Terhadap Pembelajaran Keterampilan Menulis Puisi Siswa Kelas X Sma Negeri 5 Kota Tangerang Selatan Tahun Pelajaran 2023 / 2024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UIN Syarif Hidayatullah Jakarta</w:t>
      </w:r>
      <w:r w:rsidRPr="000E54A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80C97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Indonesia, B., Xi, K., &amp; Pariwara, I. (n.d.)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NERAPAN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EKNOLOGI DI KURIKULUM MERDEKA PADA BUKU TEKS BAHASA INDONESIA KELAS XI INTAN PARIWARA Cintia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1), 37–51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estari, D., &amp; Fatonah, K. (2021). Pemanfaatan Media </w:t>
      </w:r>
      <w:r w:rsidRPr="000E54A9">
        <w:rPr>
          <w:rFonts w:ascii="Times New Roman" w:hAnsi="Times New Roman" w:cs="Times New Roman"/>
          <w:i/>
          <w:noProof/>
          <w:sz w:val="24"/>
          <w:szCs w:val="24"/>
        </w:rPr>
        <w:t>Podcast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 Dalam Pembelajaran Menyimak Bagi Siswa Kelas Iv Di Sdn Kebon Jeruk 06 Jakarta Barat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Ilmu Pendidikan Dan Multidisiplin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E54A9">
        <w:rPr>
          <w:rFonts w:ascii="Times New Roman" w:hAnsi="Times New Roman" w:cs="Times New Roman"/>
          <w:noProof/>
          <w:sz w:val="24"/>
          <w:szCs w:val="24"/>
        </w:rPr>
        <w:t>, 298–305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>Lilik Andriyan, Siti Ulfiyani, &amp; Zainal Arifin. (2023). P</w:t>
      </w:r>
      <w:r>
        <w:rPr>
          <w:rFonts w:ascii="Times New Roman" w:hAnsi="Times New Roman" w:cs="Times New Roman"/>
          <w:noProof/>
          <w:sz w:val="24"/>
          <w:szCs w:val="24"/>
        </w:rPr>
        <w:t>penerapan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 Media </w:t>
      </w:r>
      <w:r w:rsidRPr="000E54A9">
        <w:rPr>
          <w:rFonts w:ascii="Times New Roman" w:hAnsi="Times New Roman" w:cs="Times New Roman"/>
          <w:i/>
          <w:noProof/>
          <w:sz w:val="24"/>
          <w:szCs w:val="24"/>
        </w:rPr>
        <w:t>Podcast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 Dalam Pembelajaran Menulis Teks Cerpen Pada Siswa Kelas XI SMA Negeri 1 Grobogan Tahun Pelajaran 2022/2023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Simpati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1), 82–86. https://doi.org/10.59024/simpati.v2i1.511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Maimunah, M. (2016). Metode penggunaan media pembelajaran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Al-Afkar: Manajemen Pendidikan Islam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Metros, P. (2022)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Literasi Dalam Media Pembelajaran Bahasa Indonesia Di Madrasah Ibtidaiyah (Mi) Muhammadiyah Toyareka Purbalingga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Mi</w:t>
      </w:r>
      <w:r w:rsidRPr="000E54A9">
        <w:rPr>
          <w:rFonts w:ascii="Times New Roman" w:hAnsi="Times New Roman" w:cs="Times New Roman"/>
          <w:noProof/>
          <w:sz w:val="24"/>
          <w:szCs w:val="24"/>
        </w:rPr>
        <w:t>. http://repository.uinsaizu.ac.id/13661/%0Ahttp://repository.uinsaizu.ac.id/13661/1/Metros Prihatin_Literasi dalam Media Pembelajaran Bahasa Indonesia di Madrasah Ibtidaiyah %28MI%29 Muhammadiyah Toyareka Purbalingga.pdf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Mubarak, F., Sinaga, A. V., Studi, P., Pendidikan, T., &amp; Makassar, U. N. (n.d.)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Pengembangan konten podcast edukatif mata pelajaran bahasa indonesia materi puisi mts ddi jarasua di kabupaten soppeng</w:t>
      </w:r>
      <w:r w:rsidRPr="000E54A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Nurachmana, A., Poerwadi, P., Linarto, L., Usop, L. S., &amp; Diman, P. (2023). </w:t>
      </w:r>
      <w:r w:rsidRPr="000E54A9">
        <w:rPr>
          <w:rFonts w:ascii="Times New Roman" w:hAnsi="Times New Roman" w:cs="Times New Roman"/>
          <w:i/>
          <w:noProof/>
          <w:sz w:val="24"/>
          <w:szCs w:val="24"/>
        </w:rPr>
        <w:t>Podcast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 Berseri Sebagai Media Pembelajaran Bahasa Indonesia Untuk Keperluan Akademik Era Digital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ENGGANG: Jurnal Pendidikan, Bahasa, Sastra, Seni, Dan Budaya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1), 388–408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Pairikaes, I., Benufinit, Y. A., &amp; Manu, G. A. (2023). Pengembangan Media Pembelajaran Berbasis </w:t>
      </w:r>
      <w:r w:rsidRPr="000E54A9">
        <w:rPr>
          <w:rFonts w:ascii="Times New Roman" w:hAnsi="Times New Roman" w:cs="Times New Roman"/>
          <w:i/>
          <w:noProof/>
          <w:sz w:val="24"/>
          <w:szCs w:val="24"/>
        </w:rPr>
        <w:t>Podcast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 Pada Mata Pelajaran Bahasa Indonesia Di Smp Kristen Citra Bangsa Mandiri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HINEF : Jurnal Rumpun Ilmu Pendidikan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1), 35–41. https://doi.org/10.37792/hinef.v2i1.868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>P</w:t>
      </w:r>
      <w:r>
        <w:rPr>
          <w:rFonts w:ascii="Times New Roman" w:hAnsi="Times New Roman" w:cs="Times New Roman"/>
          <w:noProof/>
          <w:sz w:val="24"/>
          <w:szCs w:val="24"/>
        </w:rPr>
        <w:t>penerapan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D., &amp; Fifo, M. (2023)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PENGGUNAAN PODCASTING TERHADAP KETERAMPILAN BERBICARA PADA MATA PELAJARAN BAHASA INDONESIA SISWA SANGGAR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BIMBINGAN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AMPUNG BHARU MALAYSIA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0E54A9">
        <w:rPr>
          <w:rFonts w:ascii="Times New Roman" w:hAnsi="Times New Roman" w:cs="Times New Roman"/>
          <w:noProof/>
          <w:sz w:val="24"/>
          <w:szCs w:val="24"/>
        </w:rPr>
        <w:t>, 17–23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Prasetya, S. P. (2020)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Media Pembelajaran Geografi</w:t>
      </w:r>
      <w:r w:rsidRPr="000E54A9">
        <w:rPr>
          <w:rFonts w:ascii="Times New Roman" w:hAnsi="Times New Roman" w:cs="Times New Roman"/>
          <w:noProof/>
          <w:sz w:val="24"/>
          <w:szCs w:val="24"/>
        </w:rPr>
        <w:t>. Penerbit Ombak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RASMAN, R. (2021). Penggunaan Youtube Sebagai Media Pembelajaran Bahasa Inggris Pada Masa Pandemi Covid 19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EDUTECH: Jurnal Inovasi Pendidikan Berbantuan Teknologi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2), 118–126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Rusman, M. P. (2022)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Belajar dan pembelajaran berbasis komputer</w:t>
      </w:r>
      <w:r w:rsidRPr="000E54A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Saepuloh, M. F., Nurwahidah, L. S., &amp; Kartini, A. (2021). Media Pembelajaran </w:t>
      </w:r>
      <w:r w:rsidRPr="000E54A9">
        <w:rPr>
          <w:rFonts w:ascii="Times New Roman" w:hAnsi="Times New Roman" w:cs="Times New Roman"/>
          <w:i/>
          <w:noProof/>
          <w:sz w:val="24"/>
          <w:szCs w:val="24"/>
        </w:rPr>
        <w:t>Podcast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 Untuk Meningkatkan Keterampilan Menulis Puisi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Caraka: Jurnal Pendidikan Bahasa Dan Sastra Indonesia Serta Bahasa Daerah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2), 107–116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afira Ramadhani, J., Bayu Firmansyah, M., Tri Wilujeng, I., Nilamsari Putri, N., Nafisah Pendidikan Bahasa dan Sastra Indonesia, D., &amp; PGRI Wiranegara, U. (2023). Jurnal Ilmu Pendidikan (JIP) STKIP Kusuma Negara Pemanfaatan </w:t>
      </w:r>
      <w:r w:rsidRPr="000E54A9">
        <w:rPr>
          <w:rFonts w:ascii="Times New Roman" w:hAnsi="Times New Roman" w:cs="Times New Roman"/>
          <w:i/>
          <w:noProof/>
          <w:sz w:val="24"/>
          <w:szCs w:val="24"/>
        </w:rPr>
        <w:t>Podcast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 Spotify sebagai Media Pembelajaran Bahasa Indonesia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Jurnal Ilmu Pendidikan (JIP) STKIP Kusuma Negara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2), 135–143. https://doi.org/10.37640/jip.v14i2.1588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Setiawan, K. A., Sutama, I. M., &amp; Dewantara, I. P. M. (2022). Pengaruh Media Pembelajaran </w:t>
      </w:r>
      <w:r w:rsidRPr="000E54A9">
        <w:rPr>
          <w:rFonts w:ascii="Times New Roman" w:hAnsi="Times New Roman" w:cs="Times New Roman"/>
          <w:i/>
          <w:noProof/>
          <w:sz w:val="24"/>
          <w:szCs w:val="24"/>
        </w:rPr>
        <w:t>Podcast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 Terhadap Keterampilan Berbicara Bahasa Indonesia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Jurnal IKA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2), 85–91. https://doi.org/10.23887/ika.v20i2.45014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Shofiyah, S., &amp; Khoiriyah, A. (2023)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Meningkatkan Penguasaan Kosakata Bahasa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02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02)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Sudarmoyo, S. (2020). </w:t>
      </w:r>
      <w:r w:rsidRPr="000E54A9">
        <w:rPr>
          <w:rFonts w:ascii="Times New Roman" w:hAnsi="Times New Roman" w:cs="Times New Roman"/>
          <w:i/>
          <w:noProof/>
          <w:sz w:val="24"/>
          <w:szCs w:val="24"/>
        </w:rPr>
        <w:t>Podcast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 sebagai Alternatif Media Pembelajaran Jarak Jauh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Edudikara: Jurnal Pendidikan Dan Pembelajaran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2), 65–73. https://doi.org/10.32585/edudikara.v5i2.212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Sugiyono, D. (2013)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Metode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nelitian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endidikan pendekatan kuantitatif, kualitatif dan R&amp;D</w:t>
      </w:r>
      <w:r w:rsidRPr="000E54A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Surahman, E., Satrio, A., &amp; Sofyan, H. (2020). Kajian teori dalam </w:t>
      </w:r>
      <w:r>
        <w:rPr>
          <w:rFonts w:ascii="Times New Roman" w:hAnsi="Times New Roman" w:cs="Times New Roman"/>
          <w:noProof/>
          <w:sz w:val="24"/>
          <w:szCs w:val="24"/>
        </w:rPr>
        <w:t>penelitian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Jurnal Kajian Teknologi Pendidikan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1), 49–58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Sutjipto, B., &amp; Kustandi, C. (2011). Media pembelajaran manual dan digital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Bogor: Ghalia Indonesia</w:t>
      </w:r>
      <w:r w:rsidRPr="000E54A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Ubaidillah, M. I., &amp; Holis, A. (2025)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Kemampuan Menyimak sebagai Pondasi Pengembangan Keterampilan Berbahasa Siswa Kelas Rendah pada Mata Pelajaran Bahasa Indonesia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E54A9">
        <w:rPr>
          <w:rFonts w:ascii="Times New Roman" w:hAnsi="Times New Roman" w:cs="Times New Roman"/>
          <w:noProof/>
          <w:sz w:val="24"/>
          <w:szCs w:val="24"/>
        </w:rPr>
        <w:t>, 439–448.</w:t>
      </w:r>
    </w:p>
    <w:p w:rsidR="00780C97" w:rsidRPr="000E54A9" w:rsidRDefault="00780C97" w:rsidP="00780C9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Zein, Z. A., &amp; Wahyuni, S. (2023). Program Pemanfaatan </w:t>
      </w:r>
      <w:r w:rsidRPr="000E54A9">
        <w:rPr>
          <w:rFonts w:ascii="Times New Roman" w:hAnsi="Times New Roman" w:cs="Times New Roman"/>
          <w:i/>
          <w:noProof/>
          <w:sz w:val="24"/>
          <w:szCs w:val="24"/>
        </w:rPr>
        <w:t>Podcast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 sebagai Media Pembelajaran Jarak Jauh di Era Millennial oleh Bank BTPN Syariah.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PARAHITA: Jurnal Pengabdian Kepada Masyarakat</w:t>
      </w:r>
      <w:r w:rsidRPr="000E54A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E54A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E54A9">
        <w:rPr>
          <w:rFonts w:ascii="Times New Roman" w:hAnsi="Times New Roman" w:cs="Times New Roman"/>
          <w:noProof/>
          <w:sz w:val="24"/>
          <w:szCs w:val="24"/>
        </w:rPr>
        <w:t>(1), 10–17.</w:t>
      </w:r>
    </w:p>
    <w:p w:rsidR="00780C97" w:rsidRPr="005D0760" w:rsidRDefault="00780C97" w:rsidP="00780C97">
      <w:pPr>
        <w:spacing w:line="240" w:lineRule="auto"/>
        <w:jc w:val="both"/>
      </w:pPr>
      <w:r w:rsidRPr="000E54A9">
        <w:rPr>
          <w:rFonts w:ascii="Times New Roman" w:hAnsi="Times New Roman" w:cs="Times New Roman"/>
          <w:sz w:val="24"/>
          <w:szCs w:val="24"/>
        </w:rPr>
        <w:fldChar w:fldCharType="end"/>
      </w:r>
    </w:p>
    <w:p w:rsidR="00780C97" w:rsidRDefault="00780C97" w:rsidP="00780C97">
      <w:pPr>
        <w:pStyle w:val="Heading1"/>
      </w:pPr>
    </w:p>
    <w:p w:rsidR="00780C97" w:rsidRDefault="00780C97" w:rsidP="00780C97">
      <w:pPr>
        <w:pStyle w:val="Heading1"/>
      </w:pPr>
    </w:p>
    <w:p w:rsidR="00780C97" w:rsidRDefault="00780C97" w:rsidP="00780C97">
      <w:pPr>
        <w:pStyle w:val="Heading1"/>
      </w:pPr>
    </w:p>
    <w:p w:rsidR="00780C97" w:rsidRDefault="00780C97" w:rsidP="00780C97">
      <w:pPr>
        <w:pStyle w:val="Heading1"/>
      </w:pPr>
    </w:p>
    <w:p w:rsidR="00780C97" w:rsidRDefault="00780C97" w:rsidP="00780C97">
      <w:pPr>
        <w:pStyle w:val="Heading1"/>
        <w:jc w:val="left"/>
      </w:pPr>
    </w:p>
    <w:p w:rsidR="00780C97" w:rsidRDefault="00780C97" w:rsidP="00780C97"/>
    <w:p w:rsidR="00780C97" w:rsidRPr="00BB79ED" w:rsidRDefault="00780C97" w:rsidP="00780C97">
      <w:pPr>
        <w:pStyle w:val="Heading1"/>
      </w:pPr>
      <w:bookmarkStart w:id="2" w:name="_Toc200839932"/>
      <w:r w:rsidRPr="00BB79ED">
        <w:lastRenderedPageBreak/>
        <w:t>DAFTAR LAMPIRAN</w:t>
      </w:r>
      <w:bookmarkEnd w:id="2"/>
    </w:p>
    <w:p w:rsidR="00780C97" w:rsidRPr="00BB79ED" w:rsidRDefault="00780C97" w:rsidP="00780C97">
      <w:pPr>
        <w:pStyle w:val="Heading2"/>
      </w:pPr>
      <w:bookmarkStart w:id="3" w:name="_Toc200839933"/>
      <w:proofErr w:type="spellStart"/>
      <w:r w:rsidRPr="00BB79ED">
        <w:t>Lampiran</w:t>
      </w:r>
      <w:proofErr w:type="spellEnd"/>
      <w:r w:rsidRPr="00BB79ED">
        <w:t xml:space="preserve"> A: Data </w:t>
      </w:r>
      <w:proofErr w:type="spellStart"/>
      <w:r>
        <w:t>Penelitian</w:t>
      </w:r>
      <w:bookmarkEnd w:id="3"/>
      <w:proofErr w:type="spellEnd"/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7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doi.org/10.36379/estetika.v3i2</w:t>
        </w:r>
      </w:hyperlink>
    </w:p>
    <w:p w:rsidR="00780C97" w:rsidRPr="00F27C0E" w:rsidRDefault="00780C97" w:rsidP="00780C97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3C858A80" wp14:editId="6A1F1728">
            <wp:extent cx="4168800" cy="1927546"/>
            <wp:effectExtent l="0" t="0" r="317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3)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19613" cy="19510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9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ppjp.ulm.ac.id/journals/index.php/j-instech/article/download/12046/6663</w:t>
        </w:r>
      </w:hyperlink>
    </w:p>
    <w:p w:rsidR="00780C97" w:rsidRPr="00F27C0E" w:rsidRDefault="00780C97" w:rsidP="00780C97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noProof/>
          <w:sz w:val="24"/>
          <w:szCs w:val="24"/>
          <w:lang w:val="en-US"/>
        </w:rPr>
        <w:drawing>
          <wp:inline distT="0" distB="0" distL="0" distR="0" wp14:anchorId="6F41D363" wp14:editId="4B578243">
            <wp:extent cx="4039200" cy="2270861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4)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52458" cy="2278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11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doi.org/10.37640/jip.v14i2.1588</w:t>
        </w:r>
      </w:hyperlink>
    </w:p>
    <w:p w:rsidR="00780C97" w:rsidRPr="00F27C0E" w:rsidRDefault="00780C97" w:rsidP="0078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25A8FD45" wp14:editId="5F0910D6">
            <wp:extent cx="4459634" cy="18720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2)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76531" cy="18790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780C97" w:rsidP="00780C97">
      <w:pPr>
        <w:pStyle w:val="ListParagraph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0C97" w:rsidRPr="00F27C0E" w:rsidRDefault="00780C97" w:rsidP="00780C97">
      <w:pPr>
        <w:pStyle w:val="ListParagraph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13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ojs.cbn.ac.id/index.php/hinef/article/download/868/311/3266</w:t>
        </w:r>
      </w:hyperlink>
    </w:p>
    <w:p w:rsidR="00780C97" w:rsidRPr="00F27C0E" w:rsidRDefault="00780C97" w:rsidP="00780C97">
      <w:pPr>
        <w:pStyle w:val="ListParagraph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0C97" w:rsidRPr="00F27C0E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0181FCF5" wp14:editId="72D1FD85">
            <wp:extent cx="3908505" cy="1764000"/>
            <wp:effectExtent l="0" t="0" r="0" b="825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5)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22076" cy="1770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15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doi.org/10.23887/ika.v20i2.45014</w:t>
        </w:r>
      </w:hyperlink>
    </w:p>
    <w:p w:rsidR="00780C97" w:rsidRPr="00F27C0E" w:rsidRDefault="00780C97" w:rsidP="00780C97">
      <w:pPr>
        <w:pStyle w:val="ListParagraph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0C97" w:rsidRPr="00F27C0E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3237ADD6" wp14:editId="1D14B333">
            <wp:extent cx="3909600" cy="2197999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6)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12391" cy="21995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17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digilib.uns.ac.id/dokumen/detail/109653/</w:t>
        </w:r>
      </w:hyperlink>
    </w:p>
    <w:p w:rsidR="00780C97" w:rsidRPr="00F27C0E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26CFCB78" wp14:editId="0CBD91BD">
            <wp:extent cx="3909600" cy="219799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7)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17475" cy="22024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19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doi.org/10.23969/literasi.v14i1.9669</w:t>
        </w:r>
      </w:hyperlink>
    </w:p>
    <w:p w:rsidR="00780C97" w:rsidRPr="00F27C0E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0C94DD0A" wp14:editId="45F07B22">
            <wp:extent cx="3715200" cy="2088705"/>
            <wp:effectExtent l="0" t="0" r="0" b="698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9)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19939" cy="20913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21" w:history="1">
        <w:r w:rsidR="00780C97" w:rsidRPr="00F27C0E">
          <w:rPr>
            <w:rStyle w:val="Hyperlink"/>
            <w:rFonts w:ascii="Arial" w:hAnsi="Arial" w:cs="Arial"/>
            <w:color w:val="0645AD"/>
            <w:sz w:val="24"/>
            <w:szCs w:val="24"/>
            <w:shd w:val="clear" w:color="auto" w:fill="FFFFFF"/>
          </w:rPr>
          <w:t>http://eprints.unm.ac.id/id/eprint/36440</w:t>
        </w:r>
      </w:hyperlink>
    </w:p>
    <w:p w:rsidR="00780C97" w:rsidRPr="00F27C0E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05097584" wp14:editId="56EDF5C2">
            <wp:extent cx="3643200" cy="2048226"/>
            <wp:effectExtent l="0" t="0" r="0" b="952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10).pn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48241" cy="2051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23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doi.org/10.23969/jp.v10i01.22906</w:t>
        </w:r>
      </w:hyperlink>
    </w:p>
    <w:p w:rsidR="00780C97" w:rsidRPr="00BB79ED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072B37B5" wp14:editId="2004DDAB">
            <wp:extent cx="3726749" cy="2095200"/>
            <wp:effectExtent l="0" t="0" r="7620" b="63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11).pn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34787" cy="20997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25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ejournal.stitmiftahulmidad.ac.id/index.php/joedu/article/view/104</w:t>
        </w:r>
      </w:hyperlink>
    </w:p>
    <w:p w:rsidR="00780C97" w:rsidRPr="00F27C0E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1D6CE49A" wp14:editId="758A97BF">
            <wp:extent cx="3801600" cy="2137280"/>
            <wp:effectExtent l="0" t="0" r="889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13).png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12537" cy="21434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27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www.proquest.com/openview/607226c7bb4ab3af4b4947653f49ceee/1?pq-origsite=gscholar&amp;cbl=2026366&amp;diss=y</w:t>
        </w:r>
      </w:hyperlink>
    </w:p>
    <w:p w:rsidR="00780C97" w:rsidRPr="00F27C0E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73BA2AA4" wp14:editId="4802D6AE">
            <wp:extent cx="4075380" cy="1843200"/>
            <wp:effectExtent l="0" t="0" r="1905" b="508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14).png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83929" cy="18470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29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doi.org/10.31943/bi.v10i1.911</w:t>
        </w:r>
      </w:hyperlink>
    </w:p>
    <w:p w:rsidR="00780C97" w:rsidRPr="00F27C0E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1EF1D4D5" wp14:editId="3E7EB79C">
            <wp:extent cx="4140000" cy="232753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15).pn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60282" cy="23389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31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doi.org/10.53299/jppi.v5i1.1404</w:t>
        </w:r>
      </w:hyperlink>
    </w:p>
    <w:p w:rsidR="00780C97" w:rsidRPr="00F27C0E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0DF54A0C" wp14:editId="162669B5">
            <wp:extent cx="4053600" cy="2278955"/>
            <wp:effectExtent l="0" t="0" r="4445" b="762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16).png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55478" cy="22800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33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://repository.um.ac.id/id/eprint/265574</w:t>
        </w:r>
      </w:hyperlink>
    </w:p>
    <w:p w:rsidR="00780C97" w:rsidRPr="00F27C0E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48AC1CA0" wp14:editId="0DD2FF38">
            <wp:extent cx="3988800" cy="2242524"/>
            <wp:effectExtent l="0" t="0" r="0" b="571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17).png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95819" cy="224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35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ojs.itapi.or.id/index.php/edudikara/article/download/212/159/327</w:t>
        </w:r>
      </w:hyperlink>
    </w:p>
    <w:p w:rsidR="00780C97" w:rsidRPr="00F27C0E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5EDF1178" wp14:editId="2EAE1E9B">
            <wp:extent cx="3852000" cy="2165616"/>
            <wp:effectExtent l="0" t="0" r="0" b="635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19).png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72008" cy="217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37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repository.uinjkt.ac.id/dspace/bitstream/123456789/75707/1/Nadifa%20Ma%20Hira%2011190130000098%20%28%20WATERMARK%29.pdf</w:t>
        </w:r>
      </w:hyperlink>
    </w:p>
    <w:p w:rsidR="00780C97" w:rsidRPr="00F27C0E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3F0CCC02" wp14:editId="68FB470F">
            <wp:extent cx="4125600" cy="2319433"/>
            <wp:effectExtent l="0" t="0" r="8255" b="508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20).png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29113" cy="23214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39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doi.org/10.59024/simpati.v2i1.511</w:t>
        </w:r>
      </w:hyperlink>
    </w:p>
    <w:p w:rsidR="00780C97" w:rsidRPr="00F27C0E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1E7C9C9A" wp14:editId="2D907838">
            <wp:extent cx="4125600" cy="2319433"/>
            <wp:effectExtent l="0" t="0" r="8255" b="508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21).png"/>
                    <pic:cNvPicPr/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32574" cy="23233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780C97" w:rsidP="00780C97">
      <w:pPr>
        <w:pStyle w:val="ListParagraph"/>
        <w:spacing w:line="480" w:lineRule="auto"/>
        <w:jc w:val="both"/>
        <w:rPr>
          <w:sz w:val="24"/>
          <w:szCs w:val="24"/>
        </w:rPr>
      </w:pPr>
    </w:p>
    <w:p w:rsidR="00780C97" w:rsidRPr="00F27C0E" w:rsidRDefault="00780C97" w:rsidP="00780C97">
      <w:pPr>
        <w:pStyle w:val="ListParagraph"/>
        <w:spacing w:line="480" w:lineRule="auto"/>
        <w:jc w:val="both"/>
        <w:rPr>
          <w:sz w:val="24"/>
          <w:szCs w:val="24"/>
        </w:rPr>
      </w:pPr>
    </w:p>
    <w:p w:rsidR="00780C97" w:rsidRPr="00F27C0E" w:rsidRDefault="00780C97" w:rsidP="00780C97">
      <w:pPr>
        <w:pStyle w:val="ListParagraph"/>
        <w:spacing w:line="480" w:lineRule="auto"/>
        <w:jc w:val="both"/>
        <w:rPr>
          <w:sz w:val="24"/>
          <w:szCs w:val="24"/>
        </w:rPr>
      </w:pPr>
    </w:p>
    <w:p w:rsidR="00780C97" w:rsidRPr="00F27C0E" w:rsidRDefault="00780C97" w:rsidP="00780C97">
      <w:pPr>
        <w:pStyle w:val="ListParagraph"/>
        <w:spacing w:line="480" w:lineRule="auto"/>
        <w:jc w:val="both"/>
        <w:rPr>
          <w:sz w:val="24"/>
          <w:szCs w:val="24"/>
        </w:rPr>
      </w:pPr>
    </w:p>
    <w:p w:rsidR="00780C97" w:rsidRPr="00F27C0E" w:rsidRDefault="00780C97" w:rsidP="00780C97">
      <w:pPr>
        <w:pStyle w:val="ListParagraph"/>
        <w:spacing w:line="480" w:lineRule="auto"/>
        <w:jc w:val="both"/>
        <w:rPr>
          <w:sz w:val="24"/>
          <w:szCs w:val="24"/>
        </w:rPr>
      </w:pPr>
    </w:p>
    <w:p w:rsidR="00780C97" w:rsidRPr="00F27C0E" w:rsidRDefault="00780C97" w:rsidP="00780C97">
      <w:pPr>
        <w:pStyle w:val="ListParagraph"/>
        <w:spacing w:line="480" w:lineRule="auto"/>
        <w:jc w:val="both"/>
        <w:rPr>
          <w:sz w:val="24"/>
          <w:szCs w:val="24"/>
        </w:rPr>
      </w:pP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41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doi.org/10.23887/jear.v8i3.82030</w:t>
        </w:r>
      </w:hyperlink>
    </w:p>
    <w:p w:rsidR="00780C97" w:rsidRPr="00F27C0E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3BC5EEE9" wp14:editId="336B4666">
            <wp:extent cx="3967200" cy="2230380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23).png"/>
                    <pic:cNvPicPr/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75265" cy="22349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Pr="00F27C0E" w:rsidRDefault="003A5943" w:rsidP="00780C97">
      <w:pPr>
        <w:pStyle w:val="ListParagraph"/>
        <w:numPr>
          <w:ilvl w:val="0"/>
          <w:numId w:val="4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43" w:history="1">
        <w:r w:rsidR="00780C97" w:rsidRPr="00F27C0E">
          <w:rPr>
            <w:rStyle w:val="Hyperlink"/>
            <w:rFonts w:ascii="Times New Roman" w:hAnsi="Times New Roman" w:cs="Times New Roman"/>
            <w:sz w:val="24"/>
            <w:szCs w:val="24"/>
          </w:rPr>
          <w:t>https://ejournal.undiksha.ac.id/index.php/JJPBS/article/view/68740/27735</w:t>
        </w:r>
      </w:hyperlink>
    </w:p>
    <w:p w:rsidR="00780C97" w:rsidRPr="00F27C0E" w:rsidRDefault="00780C97" w:rsidP="00780C97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0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2D901043" wp14:editId="0ACCB5AE">
            <wp:extent cx="3931200" cy="2210141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24).png"/>
                    <pic:cNvPicPr/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6538" cy="22131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0C97" w:rsidRDefault="00780C97" w:rsidP="0078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0C97" w:rsidRDefault="00780C97" w:rsidP="0078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0C97" w:rsidRDefault="00780C97" w:rsidP="0078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0C97" w:rsidRDefault="00780C97" w:rsidP="0078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0C97" w:rsidRDefault="00780C97" w:rsidP="0078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0C97" w:rsidRDefault="00780C97" w:rsidP="00780C97">
      <w:pPr>
        <w:pStyle w:val="Heading2"/>
      </w:pPr>
      <w:bookmarkStart w:id="4" w:name="_Toc200839934"/>
      <w:r>
        <w:rPr>
          <w:noProof/>
          <w:lang w:val="en-US"/>
        </w:rPr>
        <w:drawing>
          <wp:anchor distT="0" distB="0" distL="114300" distR="114300" simplePos="0" relativeHeight="251660288" behindDoc="0" locked="0" layoutInCell="1" allowOverlap="1" wp14:anchorId="3A8EA9B8" wp14:editId="0E11B942">
            <wp:simplePos x="0" y="0"/>
            <wp:positionH relativeFrom="column">
              <wp:posOffset>-181748</wp:posOffset>
            </wp:positionH>
            <wp:positionV relativeFrom="paragraph">
              <wp:posOffset>940832</wp:posOffset>
            </wp:positionV>
            <wp:extent cx="2580237" cy="3440316"/>
            <wp:effectExtent l="0" t="0" r="0" b="8255"/>
            <wp:wrapTopAndBottom/>
            <wp:docPr id="1915494003" name="Gambar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15494003" name="Gambar 1915494003"/>
                    <pic:cNvPicPr/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80237" cy="344031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en-US"/>
        </w:rPr>
        <w:drawing>
          <wp:anchor distT="0" distB="0" distL="114300" distR="114300" simplePos="0" relativeHeight="251659264" behindDoc="0" locked="0" layoutInCell="1" allowOverlap="1" wp14:anchorId="58FCE268" wp14:editId="788689EB">
            <wp:simplePos x="0" y="0"/>
            <wp:positionH relativeFrom="column">
              <wp:posOffset>2162175</wp:posOffset>
            </wp:positionH>
            <wp:positionV relativeFrom="paragraph">
              <wp:posOffset>4841240</wp:posOffset>
            </wp:positionV>
            <wp:extent cx="2371725" cy="3162935"/>
            <wp:effectExtent l="0" t="0" r="9525" b="0"/>
            <wp:wrapTopAndBottom/>
            <wp:docPr id="1035796854" name="Gambar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5796854" name="Gambar 1035796854"/>
                    <pic:cNvPicPr/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71725" cy="31629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proofErr w:type="spellStart"/>
      <w:r>
        <w:t>Lampiran</w:t>
      </w:r>
      <w:proofErr w:type="spellEnd"/>
      <w:r>
        <w:t xml:space="preserve"> B: </w:t>
      </w:r>
      <w:bookmarkEnd w:id="4"/>
      <w:proofErr w:type="spellStart"/>
      <w:r>
        <w:t>Dokumentasi</w:t>
      </w:r>
      <w:proofErr w:type="spellEnd"/>
    </w:p>
    <w:p w:rsidR="00780C97" w:rsidRDefault="00780C97" w:rsidP="00780C97">
      <w:pPr>
        <w:pStyle w:val="Heading2"/>
      </w:pPr>
    </w:p>
    <w:p w:rsidR="00780C97" w:rsidRPr="005B1450" w:rsidRDefault="00780C97" w:rsidP="00780C97">
      <w:pPr>
        <w:pStyle w:val="Heading2"/>
      </w:pPr>
      <w:r>
        <w:rPr>
          <w:noProof/>
          <w:lang w:val="en-US"/>
        </w:rPr>
        <w:drawing>
          <wp:inline distT="0" distB="0" distL="0" distR="0" wp14:anchorId="503DCD3C" wp14:editId="6DF75820">
            <wp:extent cx="2564297" cy="3419061"/>
            <wp:effectExtent l="0" t="0" r="762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1.jpg"/>
                    <pic:cNvPicPr/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8443" cy="34245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44FCC1F4" wp14:editId="2FA99112">
            <wp:extent cx="2912883" cy="3374598"/>
            <wp:effectExtent l="0" t="0" r="1905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2.jpg"/>
                    <pic:cNvPicPr/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14344" cy="33762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5" w:name="_Toc200787404"/>
      <w:bookmarkStart w:id="6" w:name="_Toc200839935"/>
    </w:p>
    <w:p w:rsidR="00CF034C" w:rsidRPr="008F31AF" w:rsidRDefault="00780C97" w:rsidP="00CF034C">
      <w:pPr>
        <w:pStyle w:val="Heading1"/>
        <w:jc w:val="both"/>
      </w:pPr>
      <w:r>
        <w:rPr>
          <w:noProof/>
          <w:sz w:val="24"/>
          <w:lang w:val="en-US"/>
        </w:rPr>
        <w:drawing>
          <wp:inline distT="0" distB="0" distL="0" distR="0" wp14:anchorId="172F3ACE" wp14:editId="09EFAD75">
            <wp:extent cx="2717597" cy="3623463"/>
            <wp:effectExtent l="0" t="0" r="6985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lll3.jpg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21399" cy="36285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5"/>
      <w:bookmarkEnd w:id="6"/>
    </w:p>
    <w:p w:rsidR="00CF034C" w:rsidRDefault="00CF034C" w:rsidP="00CF034C"/>
    <w:p w:rsidR="00CF034C" w:rsidRDefault="00CF034C" w:rsidP="00CF034C">
      <w:pPr>
        <w:tabs>
          <w:tab w:val="left" w:pos="1095"/>
        </w:tabs>
      </w:pPr>
      <w:r>
        <w:tab/>
      </w:r>
      <w:r>
        <w:br w:type="page"/>
      </w:r>
    </w:p>
    <w:p w:rsidR="00CF034C" w:rsidRDefault="00CF034C" w:rsidP="00CF034C">
      <w:r>
        <w:rPr>
          <w:noProof/>
          <w:lang w:val="en-US"/>
        </w:rPr>
        <w:drawing>
          <wp:anchor distT="0" distB="0" distL="114300" distR="114300" simplePos="0" relativeHeight="251662336" behindDoc="0" locked="0" layoutInCell="1" allowOverlap="1" wp14:anchorId="19C89E24" wp14:editId="40679389">
            <wp:simplePos x="0" y="0"/>
            <wp:positionH relativeFrom="column">
              <wp:posOffset>-392430</wp:posOffset>
            </wp:positionH>
            <wp:positionV relativeFrom="paragraph">
              <wp:posOffset>-278130</wp:posOffset>
            </wp:positionV>
            <wp:extent cx="5941716" cy="7858125"/>
            <wp:effectExtent l="0" t="0" r="1905" b="0"/>
            <wp:wrapNone/>
            <wp:docPr id="27" name="Picture 27" descr="C:\Users\berkah-3\AppData\Local\Temp\Rar$DIa2628.20256\CamScanner 01-10-2025 17.09_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berkah-3\AppData\Local\Temp\Rar$DIa2628.20256\CamScanner 01-10-2025 17.09_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282" b="3539"/>
                    <a:stretch/>
                  </pic:blipFill>
                  <pic:spPr bwMode="auto">
                    <a:xfrm>
                      <a:off x="0" y="0"/>
                      <a:ext cx="5941716" cy="785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CF034C" w:rsidRDefault="00CF034C" w:rsidP="00CF034C">
      <w:r>
        <w:rPr>
          <w:noProof/>
          <w:lang w:val="en-US"/>
        </w:rPr>
        <w:drawing>
          <wp:anchor distT="0" distB="0" distL="114300" distR="114300" simplePos="0" relativeHeight="251663360" behindDoc="0" locked="0" layoutInCell="1" allowOverlap="1" wp14:anchorId="6093BB0B" wp14:editId="1E7B91C1">
            <wp:simplePos x="0" y="0"/>
            <wp:positionH relativeFrom="column">
              <wp:posOffset>45719</wp:posOffset>
            </wp:positionH>
            <wp:positionV relativeFrom="paragraph">
              <wp:posOffset>-68581</wp:posOffset>
            </wp:positionV>
            <wp:extent cx="5266771" cy="8258175"/>
            <wp:effectExtent l="0" t="0" r="0" b="0"/>
            <wp:wrapNone/>
            <wp:docPr id="28" name="Picture 28" descr="C:\Users\berkah-3\AppData\Local\Temp\Rar$DIa2628.22592\CamScanner 01-10-2025 17.09_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berkah-3\AppData\Local\Temp\Rar$DIa2628.22592\CamScanner 01-10-2025 17.09_5.jpg"/>
                    <pic:cNvPicPr>
                      <a:picLocks noChangeAspect="1" noChangeArrowheads="1"/>
                    </pic:cNvPicPr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749" cy="82597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CF034C" w:rsidRDefault="00CF034C" w:rsidP="00CF034C">
      <w:r>
        <w:rPr>
          <w:noProof/>
          <w:lang w:val="en-US"/>
        </w:rPr>
        <w:drawing>
          <wp:anchor distT="0" distB="0" distL="114300" distR="114300" simplePos="0" relativeHeight="251664384" behindDoc="0" locked="0" layoutInCell="1" allowOverlap="1" wp14:anchorId="05935D27" wp14:editId="016951F3">
            <wp:simplePos x="0" y="0"/>
            <wp:positionH relativeFrom="column">
              <wp:posOffset>123825</wp:posOffset>
            </wp:positionH>
            <wp:positionV relativeFrom="paragraph">
              <wp:posOffset>-676275</wp:posOffset>
            </wp:positionV>
            <wp:extent cx="5943600" cy="9191625"/>
            <wp:effectExtent l="0" t="0" r="0" b="9525"/>
            <wp:wrapNone/>
            <wp:docPr id="29" name="Picture 29" descr="C:\Users\berkah-3\AppData\Local\Temp\Rar$DIa2628.24527\CamScanner 01-10-2025 17.09_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berkah-3\AppData\Local\Temp\Rar$DIa2628.24527\CamScanner 01-10-2025 17.09_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72" b="4275"/>
                    <a:stretch/>
                  </pic:blipFill>
                  <pic:spPr bwMode="auto">
                    <a:xfrm>
                      <a:off x="0" y="0"/>
                      <a:ext cx="5943600" cy="9191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CF034C" w:rsidRDefault="00CF034C" w:rsidP="00CF034C">
      <w:r>
        <w:rPr>
          <w:noProof/>
          <w:lang w:val="en-US"/>
        </w:rPr>
        <w:drawing>
          <wp:anchor distT="0" distB="0" distL="114300" distR="114300" simplePos="0" relativeHeight="251665408" behindDoc="0" locked="0" layoutInCell="1" allowOverlap="1" wp14:anchorId="40799445" wp14:editId="1339EF5D">
            <wp:simplePos x="0" y="0"/>
            <wp:positionH relativeFrom="column">
              <wp:posOffset>66675</wp:posOffset>
            </wp:positionH>
            <wp:positionV relativeFrom="paragraph">
              <wp:posOffset>-352425</wp:posOffset>
            </wp:positionV>
            <wp:extent cx="5943600" cy="9401175"/>
            <wp:effectExtent l="0" t="0" r="0" b="9525"/>
            <wp:wrapNone/>
            <wp:docPr id="30" name="Picture 30" descr="C:\Users\berkah-3\AppData\Local\Temp\Rar$DIa2628.26725\CamScanner 01-10-2025 17.09_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berkah-3\AppData\Local\Temp\Rar$DIa2628.26725\CamScanner 01-10-2025 17.09_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30" b="4553"/>
                    <a:stretch/>
                  </pic:blipFill>
                  <pic:spPr bwMode="auto">
                    <a:xfrm>
                      <a:off x="0" y="0"/>
                      <a:ext cx="5943600" cy="940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CF034C" w:rsidRDefault="00CF034C" w:rsidP="00CF034C">
      <w:r>
        <w:rPr>
          <w:noProof/>
          <w:lang w:val="en-US"/>
        </w:rPr>
        <w:drawing>
          <wp:anchor distT="0" distB="0" distL="114300" distR="114300" simplePos="0" relativeHeight="251666432" behindDoc="0" locked="0" layoutInCell="1" allowOverlap="1" wp14:anchorId="30A08EFD" wp14:editId="1A9A4F56">
            <wp:simplePos x="0" y="0"/>
            <wp:positionH relativeFrom="column">
              <wp:posOffset>66675</wp:posOffset>
            </wp:positionH>
            <wp:positionV relativeFrom="paragraph">
              <wp:posOffset>-95250</wp:posOffset>
            </wp:positionV>
            <wp:extent cx="5705475" cy="8029575"/>
            <wp:effectExtent l="0" t="0" r="9525" b="9525"/>
            <wp:wrapNone/>
            <wp:docPr id="31" name="Picture 31" descr="C:\Users\berkah-3\AppData\Local\Temp\Rar$DIa2628.29790\CamScanner 01-10-2025 17.09_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berkah-3\AppData\Local\Temp\Rar$DIa2628.29790\CamScanner 01-10-2025 17.09_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519" r="3975"/>
                    <a:stretch/>
                  </pic:blipFill>
                  <pic:spPr bwMode="auto">
                    <a:xfrm>
                      <a:off x="0" y="0"/>
                      <a:ext cx="5705475" cy="8029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CF034C" w:rsidRDefault="00CF034C" w:rsidP="00CF034C">
      <w:r>
        <w:rPr>
          <w:noProof/>
          <w:lang w:val="en-US"/>
        </w:rPr>
        <w:drawing>
          <wp:anchor distT="0" distB="0" distL="114300" distR="114300" simplePos="0" relativeHeight="251667456" behindDoc="0" locked="0" layoutInCell="1" allowOverlap="1" wp14:anchorId="2CE25E66" wp14:editId="034C45D3">
            <wp:simplePos x="0" y="0"/>
            <wp:positionH relativeFrom="column">
              <wp:posOffset>104775</wp:posOffset>
            </wp:positionH>
            <wp:positionV relativeFrom="paragraph">
              <wp:posOffset>-438150</wp:posOffset>
            </wp:positionV>
            <wp:extent cx="5800725" cy="8362950"/>
            <wp:effectExtent l="0" t="0" r="9525" b="0"/>
            <wp:wrapNone/>
            <wp:docPr id="1035796832" name="Picture 1035796832" descr="C:\Users\berkah-3\AppData\Local\Temp\Rar$DIa2628.32047\CamScanner 01-10-2025 17.09_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berkah-3\AppData\Local\Temp\Rar$DIa2628.32047\CamScanner 01-10-2025 17.09_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15" r="2351"/>
                    <a:stretch/>
                  </pic:blipFill>
                  <pic:spPr bwMode="auto">
                    <a:xfrm>
                      <a:off x="0" y="0"/>
                      <a:ext cx="5800725" cy="8362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CF034C" w:rsidRDefault="00CF034C" w:rsidP="00CF034C">
      <w:r>
        <w:rPr>
          <w:noProof/>
          <w:lang w:val="en-US"/>
        </w:rPr>
        <w:drawing>
          <wp:anchor distT="0" distB="0" distL="114300" distR="114300" simplePos="0" relativeHeight="251668480" behindDoc="0" locked="0" layoutInCell="1" allowOverlap="1" wp14:anchorId="201F702B" wp14:editId="711EE428">
            <wp:simplePos x="0" y="0"/>
            <wp:positionH relativeFrom="column">
              <wp:posOffset>19050</wp:posOffset>
            </wp:positionH>
            <wp:positionV relativeFrom="paragraph">
              <wp:posOffset>17010</wp:posOffset>
            </wp:positionV>
            <wp:extent cx="5138982" cy="8334375"/>
            <wp:effectExtent l="0" t="0" r="5080" b="0"/>
            <wp:wrapNone/>
            <wp:docPr id="1035796833" name="Picture 1035796833" descr="C:\Users\berkah-3\AppData\Local\Temp\Rar$DIa2628.34247\CamScanner 01-10-2025 17.09_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berkah-3\AppData\Local\Temp\Rar$DIa2628.34247\CamScanner 01-10-2025 17.09_1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92"/>
                    <a:stretch/>
                  </pic:blipFill>
                  <pic:spPr bwMode="auto">
                    <a:xfrm>
                      <a:off x="0" y="0"/>
                      <a:ext cx="5138982" cy="8334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CF034C" w:rsidRDefault="00CF034C" w:rsidP="00CF034C">
      <w:r>
        <w:rPr>
          <w:noProof/>
          <w:lang w:val="en-US"/>
        </w:rPr>
        <w:drawing>
          <wp:anchor distT="0" distB="0" distL="114300" distR="114300" simplePos="0" relativeHeight="251669504" behindDoc="0" locked="0" layoutInCell="1" allowOverlap="1" wp14:anchorId="4923CEC3" wp14:editId="7DBFEEF8">
            <wp:simplePos x="0" y="0"/>
            <wp:positionH relativeFrom="column">
              <wp:posOffset>-133350</wp:posOffset>
            </wp:positionH>
            <wp:positionV relativeFrom="paragraph">
              <wp:posOffset>-349885</wp:posOffset>
            </wp:positionV>
            <wp:extent cx="5943600" cy="8455660"/>
            <wp:effectExtent l="0" t="0" r="0" b="2540"/>
            <wp:wrapNone/>
            <wp:docPr id="1035796834" name="Picture 1035796834" descr="C:\Users\berkah-3\AppData\Local\Temp\Rar$DIa2628.36777\CamScanner 01-10-2025 17.09_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C:\Users\berkah-3\AppData\Local\Temp\Rar$DIa2628.36777\CamScanner 01-10-2025 17.09_1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08"/>
                    <a:stretch/>
                  </pic:blipFill>
                  <pic:spPr bwMode="auto">
                    <a:xfrm>
                      <a:off x="0" y="0"/>
                      <a:ext cx="5943600" cy="8455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CF034C" w:rsidRPr="0093103D" w:rsidRDefault="001B0E76" w:rsidP="00CF034C">
      <w:r>
        <w:rPr>
          <w:noProof/>
          <w:lang w:val="en-US"/>
        </w:rPr>
        <mc:AlternateContent>
          <mc:Choice Requires="wpg">
            <w:drawing>
              <wp:anchor distT="0" distB="0" distL="114300" distR="114300" simplePos="0" relativeHeight="251671552" behindDoc="0" locked="0" layoutInCell="1" allowOverlap="1" wp14:anchorId="7E70FCF9" wp14:editId="4FA5CD4C">
                <wp:simplePos x="0" y="0"/>
                <wp:positionH relativeFrom="column">
                  <wp:posOffset>-316230</wp:posOffset>
                </wp:positionH>
                <wp:positionV relativeFrom="paragraph">
                  <wp:posOffset>-411480</wp:posOffset>
                </wp:positionV>
                <wp:extent cx="5695950" cy="8791575"/>
                <wp:effectExtent l="0" t="0" r="0" b="9525"/>
                <wp:wrapNone/>
                <wp:docPr id="1035796839" name="Group 103579683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95950" cy="8791575"/>
                          <a:chOff x="0" y="0"/>
                          <a:chExt cx="5695950" cy="8791575"/>
                        </a:xfrm>
                      </wpg:grpSpPr>
                      <pic:pic xmlns:pic="http://schemas.openxmlformats.org/drawingml/2006/picture">
                        <pic:nvPicPr>
                          <pic:cNvPr id="1035796835" name="Picture 1035796835" descr="C:\Users\berkah-3\AppData\Local\Temp\Rar$DIa2628.38954\CamScanner 01-10-2025 17.09_12.jp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62" t="5041" r="3170"/>
                          <a:stretch/>
                        </pic:blipFill>
                        <pic:spPr bwMode="auto">
                          <a:xfrm>
                            <a:off x="0" y="0"/>
                            <a:ext cx="5695950" cy="87915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035796837" name="Picture 1035796837" descr="D:\FOTO JILID LUX\30 PRIYO BUDI SANTOSO SINAGA 211214015.JPG"/>
                          <pic:cNvPicPr>
                            <a:picLocks noChangeAspect="1"/>
                          </pic:cNvPicPr>
                        </pic:nvPicPr>
                        <pic:blipFill>
                          <a:blip r:embed="rId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514850" y="1000125"/>
                            <a:ext cx="847725" cy="11334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035796836" name="Picture 1035796836" descr="C:\Users\berkah-3\Pictures\f85f62a0-ed5a-4461-af7c-77f61d1f85c6.jp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0" cstate="print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biLevel thresh="75000"/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3594" t="54444" r="43194" b="20819"/>
                          <a:stretch/>
                        </pic:blipFill>
                        <pic:spPr bwMode="auto">
                          <a:xfrm>
                            <a:off x="3505200" y="6515100"/>
                            <a:ext cx="600075" cy="6000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01ADA2B5" id="Group 1035796839" o:spid="_x0000_s1026" style="position:absolute;margin-left:-24.9pt;margin-top:-32.4pt;width:448.5pt;height:692.25pt;z-index:251671552" coordsize="56959,8791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pIAooopgFFF&#10;FABRRRQAUUUUAFFFFABRRRQAUUUUAFFFFABRRRQAUUUUAFFFFABRRRQAUUUUAFFFFABRRRQAUUUU&#10;AFFFFABRRRQAUUUUAFFFFABRRRQAUUUUAFFFFABRRRQAUUUUAFFFFABRRRQACiiiktgCiiim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mTqWjIxkd6fSSDdGwwDx0o&#10;Azrq7EkZIBwBluPu5xX4f/tG3MMv7TPiG9htp4Zrm6kjkLAN/wAtmUDC8AgJnkA4NfuDeMsbEAbZ&#10;GxnHccV+GHx/8S2d9+0l4qe2S4ge81Oa8EEkpcSO0xjaQMcMEPl5Clcc8E19xwJ8eJfkj858QGr4&#10;debJXhjt2CiJ3jAG0ksCTjnOOOuT+NFX5Nm0RvtjkjJ3DnHtjHX60V9xZH5vKjG+rP3B0gn7DASr&#10;KdgyG5YVaT7oqpo+0adAEVlUAABuTirafdFfiM17x/RNL4ELRRRUmo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Gecd6jmADBvmyfl46UAUNSV&#10;Y5BtVmZ8ZPpzX4VfHm7sp/2kdeNpbpayyXsrBDhzOrSyKrD+6Btbr0PXHAr91dUaOJY8swJYYxkd&#10;6/DL9ozR49O/as8STW0kIt5ppY4kQoSgad3IJU93Y8dsYr7vgKKc8Tfsj844/Svh3fW7JLO+j062&#10;VYleUMSSXBJ6/Sin296beMRTxMGT0JHOTmivr5VHc/PZp3Z+5+mMGsYQF2gADHWrKfdFVdGIbToS&#10;Om0VaT7or8Xm/eaP6EpP3ULRRRUmo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R3hIgJBwR0+t&#10;SVHeIXgYDgjke1JjR/N//wAFp7aEft4+K5L2KaeWWUFIxFjyo9qgfebBBO7lQASD3oq3/wAF49Ls&#10;NR/bg1NzflAqsoCIjyLgjgkk/L3AAGNzetFf0PklaX1CjaP2Ufh+YunHFVIyeqb6H7Mf8E9Zlvf2&#10;cPB8UbOoh0uFImdi0hQKMb8gYIGBX03ZODGBuZiPWvlX/gnTLO37MfhIyTx3SQ2sapKN2boBdu4k&#10;89cn3H0r6n0yHyrVCTlsc85HWvw7Nv40vX8z9lwsUo3RZoooryjq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2bBiYE4BFOpsgBXBAINJruNHwj/wVl0e3m8Y&#10;eEJZnUlre5AUx7yMNFz7Zz+lFdt/wUx0ZbjW/CUiW7yM0V1uZZNveHj7wor3MJX5aMUedWhebZ4d&#10;/wAG4ly11/wTE+GyzK0UcdpcQrHkEIY7yZCc984yR2z71+kdkga3jZcBR2x1r82v+Dcqdbn/AIJw&#10;/DyDESXMdpOAoXy/lNzKR8h6ADAz32g96/Si0Ki3QA5A4/WlnumKmvN/8A0wa9y5LRRRXinYFFFF&#10;ABRRRQAUUUUAFFFFABRRRQAUUUUAIy7iO2DmloooAKKKKACiiigAooooAKKKKACig5xxjNAzjnGa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Mgd&#10;SKKAPzY/4N6zYQfsCfDuOAOjvo3nHfKGkVXlkdS+35QWBJwOmQO1fpDZBUhUAbSecZJNfnX/AMG/&#10;tpIn7A3wxaSO0ikOkxxzpHE0OFX5V+VicnA6/wAWWPFfopZxr5QZSSD04xXsZ019YlY5sN8JNRRR&#10;XjnSFFFFABRRRQAUUUUAFFFBOBk8CgAooDA9DmigAooooAKKKKACiiigAooooAKRs8Y9aWigBrEr&#10;g4JBOMU6iigAooooAKKKKAEZtpHPWlB4HekdN5BzjFKBgAelABmimPCXkVtxBXpT6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GsoJ5D&#10;UU6igD84v+DelYrv/gnd8NPOtooNQTS9rRJuKxkSOobOepAOR2ORX6NW+fLBOcdq/PD/AIIIsPDP&#10;/BPv4VafDOdQSLR0aaRY9q75HMjbcfe5PJ9c+tfofA++FWwwz6jBr1s5/wB4kc2G2H0UUV5J0hRR&#10;RQAUUUUAFFFFABRRRQAYx0GKCcdaCwBAJAJooAKKANowM0jEjoM0ALRQDke9FABRRTTIFcAk5Y4H&#10;FADqKKKACiig88etAADkZHSigDaMCigApkgcPlRuXHT1NPooAKKKKACijN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035796835" o:spid="_x0000_s1027" type="#_x0000_t75" style="position:absolute;width:56959;height:8791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">
                  <v:imagedata r:id="rId61" o:title="CamScanner 01-10-2025 17.09_12" croptop="3304f" cropleft="630f" cropright="2077f"/>
                  <v:path arrowok="t"/>
                </v:shape>
                <v:shape id="Picture 1035796837" o:spid="_x0000_s1028" type="#_x0000_t75" style="position:absolute;left:45148;top:10001;width:8477;height:1133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wrfLTGAAAA4wAAAA8AAABkcnMvZG93bnJldi54bWxET0uLwjAQvi/4H8II3tZUZbVWo8jCiuBl&#10;6+s8NGNbbCalibX++42w4HG+9yzXnalES40rLSsYDSMQxJnVJecKTsefzxiE88gaK8uk4EkO1qve&#10;xxITbR+cUnvwuQgh7BJUUHhfJ1K6rCCDbmhr4sBdbWPQh7PJpW7wEcJNJcdRNJUGSw4NBdb0XVB2&#10;O9yNgl0qn6nfX07ZzbS/960clbE5KzXod5sFCE+df4v/3Tsd5keTr9l8Gk9m8PopACBXf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Ct8tMYAAADjAAAADwAAAAAAAAAAAAAA&#10;AACfAgAAZHJzL2Rvd25yZXYueG1sUEsFBgAAAAAEAAQA9wAAAJIDAAAAAA==&#10;">
                  <v:imagedata r:id="rId62" o:title="30 PRIYO BUDI SANTOSO SINAGA 211214015"/>
                  <v:path arrowok="t"/>
                </v:shape>
                <v:shape id="Picture 1035796836" o:spid="_x0000_s1029" type="#_x0000_t75" style="position:absolute;left:35052;top:65151;width:6000;height:600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">
                  <v:imagedata r:id="rId63" o:title="f85f62a0-ed5a-4461-af7c-77f61d1f85c6" croptop="35680f" cropbottom="13644f" cropleft="15463f" cropright="28308f" chromakey="white" grayscale="t" bilevel="t"/>
                  <v:path arrowok="t"/>
                </v:shape>
              </v:group>
            </w:pict>
          </mc:Fallback>
        </mc:AlternateContent>
      </w:r>
    </w:p>
    <w:p w:rsidR="008F5832" w:rsidRPr="00C81CA4" w:rsidRDefault="008F5832" w:rsidP="00C81CA4">
      <w:pPr>
        <w:spacing w:line="480" w:lineRule="auto"/>
        <w:jc w:val="both"/>
      </w:pPr>
    </w:p>
    <w:sectPr w:rsidR="008F5832" w:rsidRPr="00C81CA4" w:rsidSect="00045017">
      <w:headerReference w:type="even" r:id="rId64"/>
      <w:headerReference w:type="default" r:id="rId65"/>
      <w:footerReference w:type="even" r:id="rId66"/>
      <w:footerReference w:type="default" r:id="rId67"/>
      <w:headerReference w:type="first" r:id="rId68"/>
      <w:footerReference w:type="first" r:id="rId69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91AE6" w:rsidRDefault="00B91AE6" w:rsidP="0081517D">
      <w:pPr>
        <w:spacing w:after="0" w:line="240" w:lineRule="auto"/>
      </w:pPr>
      <w:r>
        <w:separator/>
      </w:r>
    </w:p>
  </w:endnote>
  <w:endnote w:type="continuationSeparator" w:id="0">
    <w:p w:rsidR="00B91AE6" w:rsidRDefault="00B91AE6" w:rsidP="0081517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1517D" w:rsidRDefault="0081517D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1517D" w:rsidRDefault="0081517D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1517D" w:rsidRDefault="0081517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91AE6" w:rsidRDefault="00B91AE6" w:rsidP="0081517D">
      <w:pPr>
        <w:spacing w:after="0" w:line="240" w:lineRule="auto"/>
      </w:pPr>
      <w:r>
        <w:separator/>
      </w:r>
    </w:p>
  </w:footnote>
  <w:footnote w:type="continuationSeparator" w:id="0">
    <w:p w:rsidR="00B91AE6" w:rsidRDefault="00B91AE6" w:rsidP="0081517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1517D" w:rsidRDefault="003A5943">
    <w:pPr>
      <w:pStyle w:val="Header"/>
    </w:pPr>
    <w:r>
      <w:rPr>
        <w:noProof/>
        <w:lang w:val="en-US"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8158829" o:spid="_x0000_s2050" type="#_x0000_t75" style="position:absolute;margin-left:0;margin-top:0;width:396.85pt;height:391pt;z-index:-2516572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1517D" w:rsidRDefault="003A5943">
    <w:pPr>
      <w:pStyle w:val="Header"/>
    </w:pPr>
    <w:r>
      <w:rPr>
        <w:noProof/>
        <w:lang w:val="en-US"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8158830" o:spid="_x0000_s2051" type="#_x0000_t75" style="position:absolute;margin-left:0;margin-top:0;width:396.85pt;height:391pt;z-index:-2516561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1517D" w:rsidRDefault="003A5943">
    <w:pPr>
      <w:pStyle w:val="Header"/>
    </w:pPr>
    <w:r>
      <w:rPr>
        <w:noProof/>
        <w:lang w:val="en-US"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8158828" o:spid="_x0000_s2049" type="#_x0000_t75" style="position:absolute;margin-left:0;margin-top:0;width:396.85pt;height:391pt;z-index:-2516582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207C4C"/>
    <w:multiLevelType w:val="multilevel"/>
    <w:tmpl w:val="F43AD7E4"/>
    <w:lvl w:ilvl="0">
      <w:start w:val="1"/>
      <w:numFmt w:val="decimal"/>
      <w:lvlText w:val="%1."/>
      <w:lvlJc w:val="left"/>
      <w:pPr>
        <w:ind w:left="150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5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2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2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940" w:hanging="1800"/>
      </w:pPr>
      <w:rPr>
        <w:rFonts w:hint="default"/>
      </w:rPr>
    </w:lvl>
  </w:abstractNum>
  <w:abstractNum w:abstractNumId="1">
    <w:nsid w:val="01CA44F2"/>
    <w:multiLevelType w:val="multilevel"/>
    <w:tmpl w:val="C05E762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720" w:hanging="720"/>
      </w:pPr>
      <w:rPr>
        <w:rFonts w:ascii="Times New Roman" w:eastAsiaTheme="minorHAnsi" w:hAnsi="Times New Roman" w:cs="Times New Roman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">
    <w:nsid w:val="01CF168C"/>
    <w:multiLevelType w:val="hybridMultilevel"/>
    <w:tmpl w:val="CEF40A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91C486D2">
      <w:start w:val="1"/>
      <w:numFmt w:val="decimal"/>
      <w:lvlText w:val="%2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3C01645"/>
    <w:multiLevelType w:val="hybridMultilevel"/>
    <w:tmpl w:val="527CB50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7480794"/>
    <w:multiLevelType w:val="hybridMultilevel"/>
    <w:tmpl w:val="E7CAC49E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75275F7"/>
    <w:multiLevelType w:val="multilevel"/>
    <w:tmpl w:val="70EEECCC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2160"/>
      </w:pPr>
      <w:rPr>
        <w:rFonts w:hint="default"/>
      </w:rPr>
    </w:lvl>
  </w:abstractNum>
  <w:abstractNum w:abstractNumId="6">
    <w:nsid w:val="08E73D75"/>
    <w:multiLevelType w:val="multilevel"/>
    <w:tmpl w:val="F9ACD1F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>
    <w:nsid w:val="0C4D1416"/>
    <w:multiLevelType w:val="multilevel"/>
    <w:tmpl w:val="1AA48430"/>
    <w:lvl w:ilvl="0">
      <w:start w:val="1"/>
      <w:numFmt w:val="decimal"/>
      <w:lvlText w:val="%1."/>
      <w:lvlJc w:val="left"/>
      <w:pPr>
        <w:ind w:left="150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680" w:hanging="54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8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2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2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940" w:hanging="1800"/>
      </w:pPr>
      <w:rPr>
        <w:rFonts w:hint="default"/>
      </w:rPr>
    </w:lvl>
  </w:abstractNum>
  <w:abstractNum w:abstractNumId="8">
    <w:nsid w:val="15CD07A9"/>
    <w:multiLevelType w:val="hybridMultilevel"/>
    <w:tmpl w:val="0ABAD850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B0E2D44"/>
    <w:multiLevelType w:val="hybridMultilevel"/>
    <w:tmpl w:val="628E78AC"/>
    <w:lvl w:ilvl="0" w:tplc="DD32646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1BFF2AEA"/>
    <w:multiLevelType w:val="hybridMultilevel"/>
    <w:tmpl w:val="AE6019E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0190EFC"/>
    <w:multiLevelType w:val="multilevel"/>
    <w:tmpl w:val="2D36D2FC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12">
    <w:nsid w:val="216C769E"/>
    <w:multiLevelType w:val="hybridMultilevel"/>
    <w:tmpl w:val="AFD861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7F4694F"/>
    <w:multiLevelType w:val="hybridMultilevel"/>
    <w:tmpl w:val="93189E0E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10C464E"/>
    <w:multiLevelType w:val="hybridMultilevel"/>
    <w:tmpl w:val="6634343E"/>
    <w:lvl w:ilvl="0" w:tplc="AE687A9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32982DE3"/>
    <w:multiLevelType w:val="hybridMultilevel"/>
    <w:tmpl w:val="B85A0CC4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D860236"/>
    <w:multiLevelType w:val="multilevel"/>
    <w:tmpl w:val="C05E762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720" w:hanging="720"/>
      </w:pPr>
      <w:rPr>
        <w:rFonts w:ascii="Times New Roman" w:eastAsiaTheme="minorHAnsi" w:hAnsi="Times New Roman" w:cs="Times New Roman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7">
    <w:nsid w:val="3DFB11B0"/>
    <w:multiLevelType w:val="multilevel"/>
    <w:tmpl w:val="9034C618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4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50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6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26" w:hanging="1800"/>
      </w:pPr>
      <w:rPr>
        <w:rFonts w:hint="default"/>
      </w:rPr>
    </w:lvl>
  </w:abstractNum>
  <w:abstractNum w:abstractNumId="18">
    <w:nsid w:val="3F4A3736"/>
    <w:multiLevelType w:val="hybridMultilevel"/>
    <w:tmpl w:val="941C9D90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F51544C"/>
    <w:multiLevelType w:val="hybridMultilevel"/>
    <w:tmpl w:val="634CEAD2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19071D7"/>
    <w:multiLevelType w:val="multilevel"/>
    <w:tmpl w:val="09904900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1">
    <w:nsid w:val="41FF0BF0"/>
    <w:multiLevelType w:val="hybridMultilevel"/>
    <w:tmpl w:val="5B6E1416"/>
    <w:lvl w:ilvl="0" w:tplc="3F2E3BE6">
      <w:start w:val="1"/>
      <w:numFmt w:val="lowerLetter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1728A3BC">
      <w:start w:val="1"/>
      <w:numFmt w:val="decimal"/>
      <w:lvlText w:val="%2."/>
      <w:lvlJc w:val="left"/>
      <w:pPr>
        <w:ind w:left="1845" w:hanging="405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>
    <w:nsid w:val="43543BD0"/>
    <w:multiLevelType w:val="hybridMultilevel"/>
    <w:tmpl w:val="B2C25602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8A77109"/>
    <w:multiLevelType w:val="hybridMultilevel"/>
    <w:tmpl w:val="F69A0B0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A393442"/>
    <w:multiLevelType w:val="hybridMultilevel"/>
    <w:tmpl w:val="0FFCA8E6"/>
    <w:lvl w:ilvl="0" w:tplc="8CB810D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4DD1192F"/>
    <w:multiLevelType w:val="hybridMultilevel"/>
    <w:tmpl w:val="E7E495C8"/>
    <w:lvl w:ilvl="0" w:tplc="EB105038">
      <w:start w:val="1"/>
      <w:numFmt w:val="decimal"/>
      <w:lvlText w:val="%1."/>
      <w:lvlJc w:val="left"/>
      <w:pPr>
        <w:ind w:left="720" w:hanging="360"/>
      </w:pPr>
      <w:rPr>
        <w:rFonts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E8C150F"/>
    <w:multiLevelType w:val="hybridMultilevel"/>
    <w:tmpl w:val="33EAE98E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EC35EC3"/>
    <w:multiLevelType w:val="hybridMultilevel"/>
    <w:tmpl w:val="60AAF4E0"/>
    <w:lvl w:ilvl="0" w:tplc="892E2C2A">
      <w:start w:val="1"/>
      <w:numFmt w:val="decimal"/>
      <w:lvlText w:val="%1."/>
      <w:lvlJc w:val="left"/>
      <w:pPr>
        <w:ind w:left="16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8">
    <w:nsid w:val="5446560B"/>
    <w:multiLevelType w:val="hybridMultilevel"/>
    <w:tmpl w:val="79BC95E0"/>
    <w:lvl w:ilvl="0" w:tplc="04090019">
      <w:start w:val="1"/>
      <w:numFmt w:val="lowerLetter"/>
      <w:lvlText w:val="%1."/>
      <w:lvlJc w:val="left"/>
      <w:pPr>
        <w:ind w:left="1647" w:hanging="360"/>
      </w:pPr>
    </w:lvl>
    <w:lvl w:ilvl="1" w:tplc="04090019" w:tentative="1">
      <w:start w:val="1"/>
      <w:numFmt w:val="lowerLetter"/>
      <w:lvlText w:val="%2."/>
      <w:lvlJc w:val="left"/>
      <w:pPr>
        <w:ind w:left="2367" w:hanging="360"/>
      </w:pPr>
    </w:lvl>
    <w:lvl w:ilvl="2" w:tplc="0409001B" w:tentative="1">
      <w:start w:val="1"/>
      <w:numFmt w:val="lowerRoman"/>
      <w:lvlText w:val="%3."/>
      <w:lvlJc w:val="right"/>
      <w:pPr>
        <w:ind w:left="3087" w:hanging="180"/>
      </w:pPr>
    </w:lvl>
    <w:lvl w:ilvl="3" w:tplc="0409000F" w:tentative="1">
      <w:start w:val="1"/>
      <w:numFmt w:val="decimal"/>
      <w:lvlText w:val="%4."/>
      <w:lvlJc w:val="left"/>
      <w:pPr>
        <w:ind w:left="3807" w:hanging="360"/>
      </w:pPr>
    </w:lvl>
    <w:lvl w:ilvl="4" w:tplc="04090019" w:tentative="1">
      <w:start w:val="1"/>
      <w:numFmt w:val="lowerLetter"/>
      <w:lvlText w:val="%5."/>
      <w:lvlJc w:val="left"/>
      <w:pPr>
        <w:ind w:left="4527" w:hanging="360"/>
      </w:pPr>
    </w:lvl>
    <w:lvl w:ilvl="5" w:tplc="0409001B" w:tentative="1">
      <w:start w:val="1"/>
      <w:numFmt w:val="lowerRoman"/>
      <w:lvlText w:val="%6."/>
      <w:lvlJc w:val="right"/>
      <w:pPr>
        <w:ind w:left="5247" w:hanging="180"/>
      </w:pPr>
    </w:lvl>
    <w:lvl w:ilvl="6" w:tplc="0409000F" w:tentative="1">
      <w:start w:val="1"/>
      <w:numFmt w:val="decimal"/>
      <w:lvlText w:val="%7."/>
      <w:lvlJc w:val="left"/>
      <w:pPr>
        <w:ind w:left="5967" w:hanging="360"/>
      </w:pPr>
    </w:lvl>
    <w:lvl w:ilvl="7" w:tplc="04090019" w:tentative="1">
      <w:start w:val="1"/>
      <w:numFmt w:val="lowerLetter"/>
      <w:lvlText w:val="%8."/>
      <w:lvlJc w:val="left"/>
      <w:pPr>
        <w:ind w:left="6687" w:hanging="360"/>
      </w:pPr>
    </w:lvl>
    <w:lvl w:ilvl="8" w:tplc="0409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29">
    <w:nsid w:val="54F9129D"/>
    <w:multiLevelType w:val="hybridMultilevel"/>
    <w:tmpl w:val="BB1A7D28"/>
    <w:lvl w:ilvl="0" w:tplc="123498A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0">
    <w:nsid w:val="591C4917"/>
    <w:multiLevelType w:val="hybridMultilevel"/>
    <w:tmpl w:val="3A24E642"/>
    <w:lvl w:ilvl="0" w:tplc="01B4B1E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>
    <w:nsid w:val="5A94171C"/>
    <w:multiLevelType w:val="multilevel"/>
    <w:tmpl w:val="C05E762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720" w:hanging="720"/>
      </w:pPr>
      <w:rPr>
        <w:rFonts w:ascii="Times New Roman" w:eastAsiaTheme="minorHAnsi" w:hAnsi="Times New Roman" w:cs="Times New Roman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2">
    <w:nsid w:val="5A9C662F"/>
    <w:multiLevelType w:val="hybridMultilevel"/>
    <w:tmpl w:val="91FE2A90"/>
    <w:lvl w:ilvl="0" w:tplc="A98ABD38">
      <w:start w:val="1"/>
      <w:numFmt w:val="upperLetter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3">
    <w:nsid w:val="5C1F53FE"/>
    <w:multiLevelType w:val="hybridMultilevel"/>
    <w:tmpl w:val="06F67012"/>
    <w:lvl w:ilvl="0" w:tplc="D69E28C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60A57544"/>
    <w:multiLevelType w:val="hybridMultilevel"/>
    <w:tmpl w:val="6D80661A"/>
    <w:lvl w:ilvl="0" w:tplc="9FE49EB8">
      <w:start w:val="1"/>
      <w:numFmt w:val="decimal"/>
      <w:lvlText w:val="%1."/>
      <w:lvlJc w:val="left"/>
      <w:pPr>
        <w:ind w:left="1710" w:hanging="99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>
    <w:nsid w:val="6CB35B46"/>
    <w:multiLevelType w:val="hybridMultilevel"/>
    <w:tmpl w:val="929C16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6DE127BE"/>
    <w:multiLevelType w:val="hybridMultilevel"/>
    <w:tmpl w:val="B1047DC8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6F427BCF"/>
    <w:multiLevelType w:val="hybridMultilevel"/>
    <w:tmpl w:val="613837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329360F"/>
    <w:multiLevelType w:val="hybridMultilevel"/>
    <w:tmpl w:val="9C364BD2"/>
    <w:lvl w:ilvl="0" w:tplc="38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738A5784"/>
    <w:multiLevelType w:val="multilevel"/>
    <w:tmpl w:val="760C344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40">
    <w:nsid w:val="756E48D7"/>
    <w:multiLevelType w:val="hybridMultilevel"/>
    <w:tmpl w:val="E0C6873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75D83103"/>
    <w:multiLevelType w:val="hybridMultilevel"/>
    <w:tmpl w:val="57D62AA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766833F1"/>
    <w:multiLevelType w:val="hybridMultilevel"/>
    <w:tmpl w:val="D2E07DC8"/>
    <w:lvl w:ilvl="0" w:tplc="892E2C2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3">
    <w:nsid w:val="787C77DE"/>
    <w:multiLevelType w:val="hybridMultilevel"/>
    <w:tmpl w:val="E33868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7A7B1958"/>
    <w:multiLevelType w:val="hybridMultilevel"/>
    <w:tmpl w:val="042C5012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A7D6F75"/>
    <w:multiLevelType w:val="hybridMultilevel"/>
    <w:tmpl w:val="32F43B4E"/>
    <w:lvl w:ilvl="0" w:tplc="70945C1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6">
    <w:nsid w:val="7F373CA4"/>
    <w:multiLevelType w:val="hybridMultilevel"/>
    <w:tmpl w:val="2E2E00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9"/>
  </w:num>
  <w:num w:numId="3">
    <w:abstractNumId w:val="45"/>
  </w:num>
  <w:num w:numId="4">
    <w:abstractNumId w:val="7"/>
  </w:num>
  <w:num w:numId="5">
    <w:abstractNumId w:val="0"/>
  </w:num>
  <w:num w:numId="6">
    <w:abstractNumId w:val="17"/>
  </w:num>
  <w:num w:numId="7">
    <w:abstractNumId w:val="30"/>
  </w:num>
  <w:num w:numId="8">
    <w:abstractNumId w:val="40"/>
  </w:num>
  <w:num w:numId="9">
    <w:abstractNumId w:val="5"/>
  </w:num>
  <w:num w:numId="10">
    <w:abstractNumId w:val="11"/>
  </w:num>
  <w:num w:numId="11">
    <w:abstractNumId w:val="21"/>
  </w:num>
  <w:num w:numId="12">
    <w:abstractNumId w:val="9"/>
  </w:num>
  <w:num w:numId="13">
    <w:abstractNumId w:val="28"/>
  </w:num>
  <w:num w:numId="14">
    <w:abstractNumId w:val="2"/>
  </w:num>
  <w:num w:numId="15">
    <w:abstractNumId w:val="43"/>
  </w:num>
  <w:num w:numId="16">
    <w:abstractNumId w:val="16"/>
  </w:num>
  <w:num w:numId="17">
    <w:abstractNumId w:val="33"/>
  </w:num>
  <w:num w:numId="18">
    <w:abstractNumId w:val="10"/>
  </w:num>
  <w:num w:numId="19">
    <w:abstractNumId w:val="15"/>
  </w:num>
  <w:num w:numId="20">
    <w:abstractNumId w:val="26"/>
  </w:num>
  <w:num w:numId="21">
    <w:abstractNumId w:val="22"/>
  </w:num>
  <w:num w:numId="22">
    <w:abstractNumId w:val="36"/>
  </w:num>
  <w:num w:numId="23">
    <w:abstractNumId w:val="13"/>
  </w:num>
  <w:num w:numId="24">
    <w:abstractNumId w:val="18"/>
  </w:num>
  <w:num w:numId="25">
    <w:abstractNumId w:val="44"/>
  </w:num>
  <w:num w:numId="26">
    <w:abstractNumId w:val="4"/>
  </w:num>
  <w:num w:numId="27">
    <w:abstractNumId w:val="8"/>
  </w:num>
  <w:num w:numId="28">
    <w:abstractNumId w:val="19"/>
  </w:num>
  <w:num w:numId="29">
    <w:abstractNumId w:val="38"/>
  </w:num>
  <w:num w:numId="30">
    <w:abstractNumId w:val="39"/>
  </w:num>
  <w:num w:numId="31">
    <w:abstractNumId w:val="14"/>
  </w:num>
  <w:num w:numId="32">
    <w:abstractNumId w:val="23"/>
  </w:num>
  <w:num w:numId="33">
    <w:abstractNumId w:val="20"/>
  </w:num>
  <w:num w:numId="34">
    <w:abstractNumId w:val="6"/>
  </w:num>
  <w:num w:numId="35">
    <w:abstractNumId w:val="31"/>
  </w:num>
  <w:num w:numId="36">
    <w:abstractNumId w:val="1"/>
  </w:num>
  <w:num w:numId="37">
    <w:abstractNumId w:val="24"/>
  </w:num>
  <w:num w:numId="38">
    <w:abstractNumId w:val="34"/>
  </w:num>
  <w:num w:numId="39">
    <w:abstractNumId w:val="32"/>
  </w:num>
  <w:num w:numId="40">
    <w:abstractNumId w:val="41"/>
  </w:num>
  <w:num w:numId="41">
    <w:abstractNumId w:val="25"/>
  </w:num>
  <w:num w:numId="42">
    <w:abstractNumId w:val="37"/>
  </w:num>
  <w:num w:numId="43">
    <w:abstractNumId w:val="42"/>
  </w:num>
  <w:num w:numId="44">
    <w:abstractNumId w:val="27"/>
  </w:num>
  <w:num w:numId="45">
    <w:abstractNumId w:val="35"/>
  </w:num>
  <w:num w:numId="46">
    <w:abstractNumId w:val="12"/>
  </w:num>
  <w:num w:numId="47">
    <w:abstractNumId w:val="4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ocumentProtection w:edit="forms" w:formatting="1" w:enforcement="1" w:cryptProviderType="rsaAES" w:cryptAlgorithmClass="hash" w:cryptAlgorithmType="typeAny" w:cryptAlgorithmSid="14" w:cryptSpinCount="100000" w:hash="z5lKMw9FbND+Yu0gSevvwcRgZppyYjRyPzOnZuo7jtZ07ZFCZADtDdZICxp+x4L3INVr0Nq0BGPMw8YOkLBO4Q==" w:salt="BsBkvnGKPwiI/Mj28a3c1w==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45017"/>
    <w:rsid w:val="00045017"/>
    <w:rsid w:val="001B0E76"/>
    <w:rsid w:val="00257928"/>
    <w:rsid w:val="003A5943"/>
    <w:rsid w:val="00484369"/>
    <w:rsid w:val="00632479"/>
    <w:rsid w:val="00663443"/>
    <w:rsid w:val="00780C97"/>
    <w:rsid w:val="007D6DFB"/>
    <w:rsid w:val="0081517D"/>
    <w:rsid w:val="008F5832"/>
    <w:rsid w:val="00AD4122"/>
    <w:rsid w:val="00B91AE6"/>
    <w:rsid w:val="00BC16C0"/>
    <w:rsid w:val="00C81CA4"/>
    <w:rsid w:val="00CF034C"/>
    <w:rsid w:val="00FE27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5:docId w15:val="{D0BE3C05-2866-4410-9F5D-6B2968A232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45017"/>
    <w:pPr>
      <w:spacing w:after="160" w:line="259" w:lineRule="auto"/>
    </w:pPr>
    <w:rPr>
      <w:kern w:val="2"/>
      <w:lang w:val="en-ID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7D6DFB"/>
    <w:pPr>
      <w:keepNext/>
      <w:keepLines/>
      <w:spacing w:after="0" w:line="480" w:lineRule="auto"/>
      <w:jc w:val="center"/>
      <w:outlineLvl w:val="0"/>
    </w:pPr>
    <w:rPr>
      <w:rFonts w:ascii="Times New Roman" w:eastAsiaTheme="majorEastAsia" w:hAnsi="Times New Roman" w:cs="Times New Roman"/>
      <w:b/>
      <w:bCs/>
      <w:sz w:val="28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C16C0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D4122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57928"/>
    <w:pPr>
      <w:keepNext/>
      <w:keepLines/>
      <w:spacing w:before="40" w:after="0" w:line="480" w:lineRule="auto"/>
      <w:outlineLvl w:val="3"/>
    </w:pPr>
    <w:rPr>
      <w:rFonts w:ascii="Times New Roman" w:eastAsiaTheme="majorEastAsia" w:hAnsi="Times New Roman" w:cs="Times New Roman"/>
      <w:b/>
      <w:b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57928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4501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5017"/>
    <w:rPr>
      <w:rFonts w:ascii="Tahoma" w:hAnsi="Tahoma" w:cs="Tahoma"/>
      <w:kern w:val="2"/>
      <w:sz w:val="16"/>
      <w:szCs w:val="16"/>
      <w:lang w:val="en-ID"/>
      <w14:ligatures w14:val="standardContextual"/>
    </w:rPr>
  </w:style>
  <w:style w:type="paragraph" w:styleId="Header">
    <w:name w:val="header"/>
    <w:basedOn w:val="Normal"/>
    <w:link w:val="HeaderChar"/>
    <w:uiPriority w:val="99"/>
    <w:unhideWhenUsed/>
    <w:rsid w:val="008151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1517D"/>
    <w:rPr>
      <w:kern w:val="2"/>
      <w:lang w:val="en-ID"/>
      <w14:ligatures w14:val="standardContextual"/>
    </w:rPr>
  </w:style>
  <w:style w:type="paragraph" w:styleId="Footer">
    <w:name w:val="footer"/>
    <w:basedOn w:val="Normal"/>
    <w:link w:val="FooterChar"/>
    <w:uiPriority w:val="99"/>
    <w:unhideWhenUsed/>
    <w:rsid w:val="008151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1517D"/>
    <w:rPr>
      <w:kern w:val="2"/>
      <w:lang w:val="en-ID"/>
      <w14:ligatures w14:val="standardContextual"/>
    </w:rPr>
  </w:style>
  <w:style w:type="character" w:customStyle="1" w:styleId="Heading1Char">
    <w:name w:val="Heading 1 Char"/>
    <w:basedOn w:val="DefaultParagraphFont"/>
    <w:link w:val="Heading1"/>
    <w:uiPriority w:val="9"/>
    <w:rsid w:val="007D6DFB"/>
    <w:rPr>
      <w:rFonts w:ascii="Times New Roman" w:eastAsiaTheme="majorEastAsia" w:hAnsi="Times New Roman" w:cs="Times New Roman"/>
      <w:b/>
      <w:bCs/>
      <w:kern w:val="2"/>
      <w:sz w:val="28"/>
      <w:szCs w:val="24"/>
      <w:lang w:val="en-ID"/>
      <w14:ligatures w14:val="standardContextual"/>
    </w:rPr>
  </w:style>
  <w:style w:type="paragraph" w:styleId="ListParagraph">
    <w:name w:val="List Paragraph"/>
    <w:basedOn w:val="Normal"/>
    <w:uiPriority w:val="34"/>
    <w:qFormat/>
    <w:rsid w:val="007D6DF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D6DFB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7D6DFB"/>
    <w:pPr>
      <w:outlineLvl w:val="9"/>
    </w:pPr>
    <w:rPr>
      <w:kern w:val="0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7D6DFB"/>
    <w:pPr>
      <w:tabs>
        <w:tab w:val="right" w:leader="dot" w:pos="7927"/>
      </w:tabs>
      <w:spacing w:after="100" w:line="36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7D6DFB"/>
    <w:pPr>
      <w:tabs>
        <w:tab w:val="right" w:leader="dot" w:pos="7927"/>
      </w:tabs>
      <w:spacing w:after="100" w:line="480" w:lineRule="auto"/>
      <w:ind w:left="220"/>
      <w:jc w:val="both"/>
    </w:pPr>
    <w:rPr>
      <w:rFonts w:ascii="Times New Roman" w:hAnsi="Times New Roman" w:cs="Times New Roman"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7D6DFB"/>
    <w:pPr>
      <w:spacing w:after="100"/>
      <w:ind w:left="440"/>
    </w:pPr>
  </w:style>
  <w:style w:type="character" w:customStyle="1" w:styleId="Heading2Char">
    <w:name w:val="Heading 2 Char"/>
    <w:basedOn w:val="DefaultParagraphFont"/>
    <w:link w:val="Heading2"/>
    <w:uiPriority w:val="9"/>
    <w:rsid w:val="00BC16C0"/>
    <w:rPr>
      <w:rFonts w:asciiTheme="majorHAnsi" w:eastAsiaTheme="majorEastAsia" w:hAnsiTheme="majorHAnsi" w:cstheme="majorBidi"/>
      <w:b/>
      <w:bCs/>
      <w:color w:val="4F81BD" w:themeColor="accent1"/>
      <w:kern w:val="2"/>
      <w:sz w:val="26"/>
      <w:szCs w:val="26"/>
      <w:lang w:val="en-ID"/>
      <w14:ligatures w14:val="standardContextual"/>
    </w:rPr>
  </w:style>
  <w:style w:type="character" w:customStyle="1" w:styleId="Heading3Char">
    <w:name w:val="Heading 3 Char"/>
    <w:basedOn w:val="DefaultParagraphFont"/>
    <w:link w:val="Heading3"/>
    <w:uiPriority w:val="9"/>
    <w:rsid w:val="00AD4122"/>
    <w:rPr>
      <w:rFonts w:asciiTheme="majorHAnsi" w:eastAsiaTheme="majorEastAsia" w:hAnsiTheme="majorHAnsi" w:cstheme="majorBidi"/>
      <w:b/>
      <w:bCs/>
      <w:color w:val="4F81BD" w:themeColor="accent1"/>
      <w:kern w:val="2"/>
      <w:lang w:val="en-ID"/>
      <w14:ligatures w14:val="standardContextual"/>
    </w:rPr>
  </w:style>
  <w:style w:type="character" w:customStyle="1" w:styleId="Heading4Char">
    <w:name w:val="Heading 4 Char"/>
    <w:basedOn w:val="DefaultParagraphFont"/>
    <w:link w:val="Heading4"/>
    <w:uiPriority w:val="9"/>
    <w:rsid w:val="00257928"/>
    <w:rPr>
      <w:rFonts w:ascii="Times New Roman" w:eastAsiaTheme="majorEastAsia" w:hAnsi="Times New Roman" w:cs="Times New Roman"/>
      <w:b/>
      <w:bCs/>
      <w:kern w:val="2"/>
      <w:lang w:val="en-ID"/>
      <w14:ligatures w14:val="standardContextual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57928"/>
    <w:rPr>
      <w:rFonts w:asciiTheme="majorHAnsi" w:eastAsiaTheme="majorEastAsia" w:hAnsiTheme="majorHAnsi" w:cstheme="majorBidi"/>
      <w:color w:val="365F91" w:themeColor="accent1" w:themeShade="BF"/>
      <w:kern w:val="2"/>
      <w:lang w:val="en-ID"/>
      <w14:ligatures w14:val="standardContextual"/>
    </w:rPr>
  </w:style>
  <w:style w:type="character" w:styleId="Emphasis">
    <w:name w:val="Emphasis"/>
    <w:basedOn w:val="DefaultParagraphFont"/>
    <w:uiPriority w:val="20"/>
    <w:qFormat/>
    <w:rsid w:val="00257928"/>
    <w:rPr>
      <w:i/>
      <w:iCs/>
    </w:rPr>
  </w:style>
  <w:style w:type="paragraph" w:styleId="NormalWeb">
    <w:name w:val="Normal (Web)"/>
    <w:basedOn w:val="Normal"/>
    <w:uiPriority w:val="99"/>
    <w:unhideWhenUsed/>
    <w:rsid w:val="002579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ID"/>
      <w14:ligatures w14:val="none"/>
    </w:rPr>
  </w:style>
  <w:style w:type="character" w:customStyle="1" w:styleId="styleswordwithsynonyms8m9z7">
    <w:name w:val="styles_wordwithsynonyms__8m9z7"/>
    <w:basedOn w:val="DefaultParagraphFont"/>
    <w:rsid w:val="00257928"/>
  </w:style>
  <w:style w:type="character" w:customStyle="1" w:styleId="selectable-text">
    <w:name w:val="selectable-text"/>
    <w:basedOn w:val="DefaultParagraphFont"/>
    <w:rsid w:val="00257928"/>
  </w:style>
  <w:style w:type="character" w:customStyle="1" w:styleId="text-secondary-500">
    <w:name w:val="text-secondary-500"/>
    <w:basedOn w:val="DefaultParagraphFont"/>
    <w:rsid w:val="00257928"/>
  </w:style>
  <w:style w:type="paragraph" w:styleId="EndnoteText">
    <w:name w:val="endnote text"/>
    <w:basedOn w:val="Normal"/>
    <w:link w:val="EndnoteTextChar"/>
    <w:uiPriority w:val="99"/>
    <w:semiHidden/>
    <w:unhideWhenUsed/>
    <w:rsid w:val="00257928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57928"/>
    <w:rPr>
      <w:kern w:val="2"/>
      <w:sz w:val="20"/>
      <w:szCs w:val="20"/>
      <w:lang w:val="en-ID"/>
      <w14:ligatures w14:val="standardContextual"/>
    </w:rPr>
  </w:style>
  <w:style w:type="character" w:styleId="EndnoteReference">
    <w:name w:val="endnote reference"/>
    <w:basedOn w:val="DefaultParagraphFont"/>
    <w:uiPriority w:val="99"/>
    <w:semiHidden/>
    <w:unhideWhenUsed/>
    <w:rsid w:val="00257928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257928"/>
    <w:rPr>
      <w:color w:val="666666"/>
    </w:rPr>
  </w:style>
  <w:style w:type="paragraph" w:styleId="Bibliography">
    <w:name w:val="Bibliography"/>
    <w:basedOn w:val="Normal"/>
    <w:next w:val="Normal"/>
    <w:uiPriority w:val="37"/>
    <w:unhideWhenUsed/>
    <w:rsid w:val="00257928"/>
  </w:style>
  <w:style w:type="paragraph" w:styleId="Caption">
    <w:name w:val="caption"/>
    <w:basedOn w:val="Normal"/>
    <w:next w:val="Normal"/>
    <w:uiPriority w:val="35"/>
    <w:unhideWhenUsed/>
    <w:qFormat/>
    <w:rsid w:val="00257928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257928"/>
    <w:pPr>
      <w:spacing w:after="0"/>
    </w:pPr>
  </w:style>
  <w:style w:type="paragraph" w:styleId="TOC4">
    <w:name w:val="toc 4"/>
    <w:basedOn w:val="Normal"/>
    <w:next w:val="Normal"/>
    <w:autoRedefine/>
    <w:uiPriority w:val="39"/>
    <w:unhideWhenUsed/>
    <w:rsid w:val="00257928"/>
    <w:pPr>
      <w:spacing w:after="100"/>
      <w:ind w:left="660"/>
    </w:pPr>
  </w:style>
  <w:style w:type="character" w:styleId="PageNumber">
    <w:name w:val="page number"/>
    <w:basedOn w:val="DefaultParagraphFont"/>
    <w:uiPriority w:val="99"/>
    <w:semiHidden/>
    <w:unhideWhenUsed/>
    <w:rsid w:val="00257928"/>
  </w:style>
  <w:style w:type="table" w:styleId="TableGrid">
    <w:name w:val="Table Grid"/>
    <w:basedOn w:val="TableNormal"/>
    <w:uiPriority w:val="39"/>
    <w:rsid w:val="00257928"/>
    <w:pPr>
      <w:spacing w:after="0" w:line="240" w:lineRule="auto"/>
    </w:pPr>
    <w:rPr>
      <w:kern w:val="2"/>
      <w:lang w:val="en-ID"/>
      <w14:ligatures w14:val="standardContextua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ojs.cbn.ac.id/index.php/hinef/article/download/868/311/3266" TargetMode="External"/><Relationship Id="rId18" Type="http://schemas.openxmlformats.org/officeDocument/2006/relationships/image" Target="media/image6.png"/><Relationship Id="rId26" Type="http://schemas.openxmlformats.org/officeDocument/2006/relationships/image" Target="media/image10.png"/><Relationship Id="rId39" Type="http://schemas.openxmlformats.org/officeDocument/2006/relationships/hyperlink" Target="https://doi.org/10.59024/simpati.v2i1.511" TargetMode="External"/><Relationship Id="rId21" Type="http://schemas.openxmlformats.org/officeDocument/2006/relationships/hyperlink" Target="http://eprints.unm.ac.id/id/eprint/36440" TargetMode="External"/><Relationship Id="rId34" Type="http://schemas.openxmlformats.org/officeDocument/2006/relationships/image" Target="media/image14.png"/><Relationship Id="rId42" Type="http://schemas.openxmlformats.org/officeDocument/2006/relationships/image" Target="media/image18.png"/><Relationship Id="rId47" Type="http://schemas.openxmlformats.org/officeDocument/2006/relationships/image" Target="media/image22.jpeg"/><Relationship Id="rId50" Type="http://schemas.openxmlformats.org/officeDocument/2006/relationships/image" Target="media/image25.jpeg"/><Relationship Id="rId55" Type="http://schemas.openxmlformats.org/officeDocument/2006/relationships/image" Target="media/image30.jpeg"/><Relationship Id="rId63" Type="http://schemas.openxmlformats.org/officeDocument/2006/relationships/image" Target="media/image38.jpeg"/><Relationship Id="rId68" Type="http://schemas.openxmlformats.org/officeDocument/2006/relationships/header" Target="header3.xml"/><Relationship Id="rId7" Type="http://schemas.openxmlformats.org/officeDocument/2006/relationships/hyperlink" Target="https://doi.org/10.36379/estetika.v3i2" TargetMode="External"/><Relationship Id="rId71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5.png"/><Relationship Id="rId29" Type="http://schemas.openxmlformats.org/officeDocument/2006/relationships/hyperlink" Target="https://doi.org/10.31943/bi.v10i1.911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doi.org/10.37640/jip.v14i2.1588" TargetMode="External"/><Relationship Id="rId24" Type="http://schemas.openxmlformats.org/officeDocument/2006/relationships/image" Target="media/image9.png"/><Relationship Id="rId32" Type="http://schemas.openxmlformats.org/officeDocument/2006/relationships/image" Target="media/image13.png"/><Relationship Id="rId37" Type="http://schemas.openxmlformats.org/officeDocument/2006/relationships/hyperlink" Target="https://repository.uinjkt.ac.id/dspace/bitstream/123456789/75707/1/Nadifa%20Ma%20Hira%2011190130000098%20%28%20WATERMARK%29.pdf" TargetMode="External"/><Relationship Id="rId40" Type="http://schemas.openxmlformats.org/officeDocument/2006/relationships/image" Target="media/image17.png"/><Relationship Id="rId45" Type="http://schemas.openxmlformats.org/officeDocument/2006/relationships/image" Target="media/image20.jpeg"/><Relationship Id="rId53" Type="http://schemas.openxmlformats.org/officeDocument/2006/relationships/image" Target="media/image28.jpeg"/><Relationship Id="rId58" Type="http://schemas.openxmlformats.org/officeDocument/2006/relationships/image" Target="media/image33.jpeg"/><Relationship Id="rId66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hyperlink" Target="https://doi.org/10.23887/ika.v20i2.45014" TargetMode="External"/><Relationship Id="rId23" Type="http://schemas.openxmlformats.org/officeDocument/2006/relationships/hyperlink" Target="https://doi.org/10.23969/jp.v10i01.22906" TargetMode="External"/><Relationship Id="rId28" Type="http://schemas.openxmlformats.org/officeDocument/2006/relationships/image" Target="media/image11.png"/><Relationship Id="rId36" Type="http://schemas.openxmlformats.org/officeDocument/2006/relationships/image" Target="media/image15.png"/><Relationship Id="rId49" Type="http://schemas.openxmlformats.org/officeDocument/2006/relationships/image" Target="media/image24.jpeg"/><Relationship Id="rId57" Type="http://schemas.openxmlformats.org/officeDocument/2006/relationships/image" Target="media/image32.jpeg"/><Relationship Id="rId61" Type="http://schemas.openxmlformats.org/officeDocument/2006/relationships/image" Target="media/image36.jpeg"/><Relationship Id="rId10" Type="http://schemas.openxmlformats.org/officeDocument/2006/relationships/image" Target="media/image2.png"/><Relationship Id="rId19" Type="http://schemas.openxmlformats.org/officeDocument/2006/relationships/hyperlink" Target="https://doi.org/10.23969/literasi.v14i1.9669" TargetMode="External"/><Relationship Id="rId31" Type="http://schemas.openxmlformats.org/officeDocument/2006/relationships/hyperlink" Target="https://doi.org/10.53299/jppi.v5i1.1404" TargetMode="External"/><Relationship Id="rId44" Type="http://schemas.openxmlformats.org/officeDocument/2006/relationships/image" Target="media/image19.png"/><Relationship Id="rId52" Type="http://schemas.openxmlformats.org/officeDocument/2006/relationships/image" Target="media/image27.jpeg"/><Relationship Id="rId60" Type="http://schemas.openxmlformats.org/officeDocument/2006/relationships/image" Target="media/image35.jpeg"/><Relationship Id="rId65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yperlink" Target="https://ppjp.ulm.ac.id/journals/index.php/j-instech/article/download/12046/6663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8.png"/><Relationship Id="rId27" Type="http://schemas.openxmlformats.org/officeDocument/2006/relationships/hyperlink" Target="https://www.proquest.com/openview/607226c7bb4ab3af4b4947653f49ceee/1?pq-origsite=gscholar&amp;cbl=2026366&amp;diss=y" TargetMode="External"/><Relationship Id="rId30" Type="http://schemas.openxmlformats.org/officeDocument/2006/relationships/image" Target="media/image12.png"/><Relationship Id="rId35" Type="http://schemas.openxmlformats.org/officeDocument/2006/relationships/hyperlink" Target="https://ojs.itapi.or.id/index.php/edudikara/article/download/212/159/327" TargetMode="External"/><Relationship Id="rId43" Type="http://schemas.openxmlformats.org/officeDocument/2006/relationships/hyperlink" Target="https://ejournal.undiksha.ac.id/index.php/JJPBS/article/view/68740/27735" TargetMode="External"/><Relationship Id="rId48" Type="http://schemas.openxmlformats.org/officeDocument/2006/relationships/image" Target="media/image23.jpeg"/><Relationship Id="rId56" Type="http://schemas.openxmlformats.org/officeDocument/2006/relationships/image" Target="media/image31.jpeg"/><Relationship Id="rId64" Type="http://schemas.openxmlformats.org/officeDocument/2006/relationships/header" Target="header1.xml"/><Relationship Id="rId69" Type="http://schemas.openxmlformats.org/officeDocument/2006/relationships/footer" Target="footer3.xml"/><Relationship Id="rId8" Type="http://schemas.openxmlformats.org/officeDocument/2006/relationships/image" Target="media/image1.png"/><Relationship Id="rId51" Type="http://schemas.openxmlformats.org/officeDocument/2006/relationships/image" Target="media/image26.jpeg"/><Relationship Id="rId3" Type="http://schemas.openxmlformats.org/officeDocument/2006/relationships/settings" Target="settings.xml"/><Relationship Id="rId12" Type="http://schemas.openxmlformats.org/officeDocument/2006/relationships/image" Target="media/image3.png"/><Relationship Id="rId17" Type="http://schemas.openxmlformats.org/officeDocument/2006/relationships/hyperlink" Target="https://digilib.uns.ac.id/dokumen/detail/109653/" TargetMode="External"/><Relationship Id="rId25" Type="http://schemas.openxmlformats.org/officeDocument/2006/relationships/hyperlink" Target="https://ejournal.stitmiftahulmidad.ac.id/index.php/joedu/article/view/104" TargetMode="External"/><Relationship Id="rId33" Type="http://schemas.openxmlformats.org/officeDocument/2006/relationships/hyperlink" Target="http://repository.um.ac.id/id/eprint/265574" TargetMode="External"/><Relationship Id="rId38" Type="http://schemas.openxmlformats.org/officeDocument/2006/relationships/image" Target="media/image16.png"/><Relationship Id="rId46" Type="http://schemas.openxmlformats.org/officeDocument/2006/relationships/image" Target="media/image21.jpeg"/><Relationship Id="rId59" Type="http://schemas.openxmlformats.org/officeDocument/2006/relationships/image" Target="media/image34.jpeg"/><Relationship Id="rId67" Type="http://schemas.openxmlformats.org/officeDocument/2006/relationships/footer" Target="footer2.xml"/><Relationship Id="rId20" Type="http://schemas.openxmlformats.org/officeDocument/2006/relationships/image" Target="media/image7.png"/><Relationship Id="rId41" Type="http://schemas.openxmlformats.org/officeDocument/2006/relationships/hyperlink" Target="https://doi.org/10.23887/jear.v8i3.82030" TargetMode="External"/><Relationship Id="rId54" Type="http://schemas.openxmlformats.org/officeDocument/2006/relationships/image" Target="media/image29.jpeg"/><Relationship Id="rId62" Type="http://schemas.openxmlformats.org/officeDocument/2006/relationships/image" Target="media/image37.jpeg"/><Relationship Id="rId70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9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9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3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2</Pages>
  <Words>1325</Words>
  <Characters>7558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hp</cp:lastModifiedBy>
  <cp:revision>2</cp:revision>
  <dcterms:created xsi:type="dcterms:W3CDTF">2026-01-08T04:34:00Z</dcterms:created>
  <dcterms:modified xsi:type="dcterms:W3CDTF">2026-01-08T04:34:00Z</dcterms:modified>
</cp:coreProperties>
</file>